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41507" w:rsidRPr="00AB1DCE" w:rsidRDefault="00641507" w:rsidP="00641507">
      <w:pPr>
        <w:spacing w:after="0" w:line="480" w:lineRule="auto"/>
        <w:outlineLvl w:val="0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AB1DCE">
        <w:rPr>
          <w:rFonts w:ascii="Times New Roman" w:hAnsi="Times New Roman" w:cs="Times New Roman"/>
          <w:sz w:val="24"/>
          <w:szCs w:val="24"/>
        </w:rPr>
        <w:t>eSupplement</w:t>
      </w:r>
      <w:proofErr w:type="spellEnd"/>
      <w:proofErr w:type="gramEnd"/>
      <w:r w:rsidRPr="00AB1DCE">
        <w:rPr>
          <w:rFonts w:ascii="Times New Roman" w:hAnsi="Times New Roman" w:cs="Times New Roman"/>
          <w:sz w:val="24"/>
          <w:szCs w:val="24"/>
        </w:rPr>
        <w:t xml:space="preserve"> 1</w:t>
      </w:r>
      <w:bookmarkStart w:id="0" w:name="_GoBack"/>
      <w:bookmarkEnd w:id="0"/>
    </w:p>
    <w:p w:rsidR="00641507" w:rsidRDefault="00641507" w:rsidP="00641507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Detailed information about original studies </w:t>
      </w:r>
    </w:p>
    <w:p w:rsidR="00641507" w:rsidRDefault="00641507" w:rsidP="00641507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43"/>
        <w:gridCol w:w="1490"/>
        <w:gridCol w:w="2542"/>
      </w:tblGrid>
      <w:tr w:rsidR="00641507" w:rsidRPr="00386DFE" w:rsidTr="00145E02">
        <w:tc>
          <w:tcPr>
            <w:tcW w:w="7775" w:type="dxa"/>
            <w:gridSpan w:val="3"/>
            <w:tcBorders>
              <w:bottom w:val="single" w:sz="4" w:space="0" w:color="auto"/>
            </w:tcBorders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able A1. </w:t>
            </w:r>
            <w:r w:rsidRPr="00386DFE">
              <w:rPr>
                <w:rFonts w:ascii="Times New Roman" w:hAnsi="Times New Roman" w:cs="Times New Roman"/>
                <w:i/>
                <w:sz w:val="24"/>
                <w:szCs w:val="24"/>
              </w:rPr>
              <w:t>Studies included in latent structure analyses</w:t>
            </w:r>
          </w:p>
        </w:tc>
      </w:tr>
      <w:tr w:rsidR="00641507" w:rsidRPr="00386DFE" w:rsidTr="00145E02">
        <w:tc>
          <w:tcPr>
            <w:tcW w:w="3743" w:type="dxa"/>
            <w:tcBorders>
              <w:top w:val="single" w:sz="4" w:space="0" w:color="auto"/>
              <w:bottom w:val="single" w:sz="4" w:space="0" w:color="auto"/>
            </w:tcBorders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Stud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name</w:t>
            </w:r>
          </w:p>
        </w:tc>
        <w:tc>
          <w:tcPr>
            <w:tcW w:w="1490" w:type="dxa"/>
            <w:tcBorders>
              <w:top w:val="single" w:sz="4" w:space="0" w:color="auto"/>
              <w:bottom w:val="single" w:sz="4" w:space="0" w:color="auto"/>
            </w:tcBorders>
          </w:tcPr>
          <w:p w:rsidR="00641507" w:rsidRPr="00107183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07183">
              <w:rPr>
                <w:rFonts w:ascii="Times New Roman" w:hAnsi="Times New Roman" w:cs="Times New Roman"/>
                <w:i/>
                <w:sz w:val="24"/>
                <w:szCs w:val="24"/>
              </w:rPr>
              <w:t>N</w:t>
            </w:r>
          </w:p>
        </w:tc>
        <w:tc>
          <w:tcPr>
            <w:tcW w:w="2542" w:type="dxa"/>
            <w:tcBorders>
              <w:top w:val="single" w:sz="4" w:space="0" w:color="auto"/>
              <w:bottom w:val="single" w:sz="4" w:space="0" w:color="auto"/>
            </w:tcBorders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Percent of total sample</w:t>
            </w:r>
          </w:p>
        </w:tc>
      </w:tr>
      <w:tr w:rsidR="00641507" w:rsidRPr="00386DFE" w:rsidTr="00145E02">
        <w:tc>
          <w:tcPr>
            <w:tcW w:w="3743" w:type="dxa"/>
            <w:tcBorders>
              <w:top w:val="single" w:sz="4" w:space="0" w:color="auto"/>
            </w:tcBorders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Bailey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begin">
                <w:fldData xml:space="preserve">PEVuZE5vdGU+PENpdGUgRXhjbHVkZUF1dGg9IjEiPjxBdXRob3I+QmFpbGV5PC9BdXRob3I+PFll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</w:fldData>
              </w:fldChar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instrText xml:space="preserve"> ADDIN EN.CITE 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begin">
                <w:fldData xml:space="preserve">PEVuZE5vdGU+PENpdGUgRXhjbHVkZUF1dGg9IjEiPjxBdXRob3I+QmFpbGV5PC9BdXRob3I+PFll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</w:fldData>
              </w:fldChar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instrText xml:space="preserve"> ADDIN EN.CITE.DATA 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end"/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  <w:lang w:val="nl-NL"/>
              </w:rPr>
              <w:t>(2017)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end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, HC sample</w:t>
            </w:r>
          </w:p>
        </w:tc>
        <w:tc>
          <w:tcPr>
            <w:tcW w:w="1490" w:type="dxa"/>
            <w:tcBorders>
              <w:top w:val="single" w:sz="4" w:space="0" w:color="auto"/>
            </w:tcBorders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2542" w:type="dxa"/>
            <w:tcBorders>
              <w:top w:val="single" w:sz="4" w:space="0" w:color="auto"/>
            </w:tcBorders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.55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Bailey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RXhjbHVkZUF1dGg9IjEiPjxBdXRob3I+QmFpbGV5PC9BdXRob3I+PFll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</w:fldData>
              </w:fldCha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RXhjbHVkZUF1dGg9IjEiPjxBdXRob3I+QmFpbGV5PC9BdXRob3I+PFll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</w:fldData>
              </w:fldCha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17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, OMHF sample</w:t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86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2.67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Behrens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&gt;&lt;Author&gt;Behrens&lt;/Author&gt;&lt;Year&gt;2007&lt;/Year&gt;&lt;RecNum&gt;46&lt;/RecNum&gt;&lt;DisplayText&gt;(2007)&lt;/DisplayText&gt;&lt;record&gt;&lt;rec-number&gt;46&lt;/rec-number&gt;&lt;foreign-keys&gt;&lt;key app="EN" db-id="05xwxwxz1sdtz3eftpppe50irzxapvxft20w" timestamp="1402496698"&gt;46&lt;/key&gt;&lt;/foreign-keys&gt;&lt;ref-type name="Journal Article"&gt;17&lt;/ref-type&gt;&lt;contributors&gt;&lt;authors&gt;&lt;author&gt;Behrens, K. Y.&lt;/author&gt;&lt;author&gt;Hesse, E.&lt;/author&gt;&lt;author&gt;Main, M.&lt;/author&gt;&lt;/authors&gt;&lt;/contributors&gt;&lt;auth-address&gt;Behrens, Kazuko Y., Department of Human Development and Family Studies, Texas Tech University Box 41162, Lubbock, TX, US, 79409, kazuko.behrens@ttu.edu&lt;/auth-address&gt;&lt;titles&gt;&lt;title&gt;Mothers&amp;apos; attachment status as determined by the Adult Attachment Interview predicts their 6-year-olds&amp;apos; reunion responses: A study conducted in Japan&lt;/title&gt;&lt;secondary-title&gt;Developmental Psychology&lt;/secondary-title&gt;&lt;/titles&gt;&lt;periodical&gt;&lt;full-title&gt;Developmental Psychology&lt;/full-title&gt;&lt;/periodical&gt;&lt;pages&gt;1553-1567&lt;/pages&gt;&lt;volume&gt;43&lt;/volume&gt;&lt;number&gt;6&lt;/number&gt;&lt;keywords&gt;&lt;keyword&gt;mother-child attachment&lt;/keyword&gt;&lt;keyword&gt;cross-cultural attachment&lt;/keyword&gt;&lt;keyword&gt;Japan&lt;/keyword&gt;&lt;keyword&gt;Adult Attachment Interview&lt;/keyword&gt;&lt;keyword&gt;disorganized attachment&lt;/keyword&gt;&lt;keyword&gt;Attachment Behavior&lt;/keyword&gt;&lt;keyword&gt;Measurement&lt;/keyword&gt;&lt;keyword&gt;Mother Child Relations&lt;/keyword&gt;&lt;/keywords&gt;&lt;dates&gt;&lt;year&gt;2007&lt;/year&gt;&lt;/dates&gt;&lt;pub-location&gt;US&lt;/pub-location&gt;&lt;publisher&gt;American Psychological Association&lt;/publisher&gt;&lt;isbn&gt;1939-0599&amp;#xD;0012-1649&lt;/isbn&gt;&lt;call-num&gt;7&lt;/call-num&gt;&lt;label&gt;ja&lt;/label&gt;&lt;urls&gt;&lt;related-urls&gt;&lt;url&gt;http://search.ebscohost.com/login.aspx?direct=true&amp;amp;db=psyh&amp;amp;AN=2007-16709-022&amp;amp;site=ehost-live&lt;/url&gt;&lt;url&gt;kazuko.behrens@ttu.edu&lt;/url&gt;&lt;/related-urls&gt;&lt;/urls&gt;&lt;electronic-resource-num&gt;10.1037/0012-1649.43.6.1553&lt;/electronic-resource-num&gt;&lt;remote-database-name&gt;psyh&lt;/remote-database-name&gt;&lt;remote-database-provider&gt;EBSCOhost&lt;/remote-database-provider&gt;&lt;research-notes&gt;AAI, SSP&lt;/research-notes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07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.49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t xml:space="preserve">Behrens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begin">
                <w:fldData xml:space="preserve">PEVuZE5vdGU+PENpdGUgRXhjbHVkZUF1dGg9IjEiPjxBdXRob3I+QmVocmVuczwvQXV0aG9yPjxZ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==
</w:fldData>
              </w:fldChar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instrText xml:space="preserve"> ADDIN EN.CITE 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begin">
                <w:fldData xml:space="preserve">PEVuZE5vdGU+PENpdGUgRXhjbHVkZUF1dGg9IjEiPjxBdXRob3I+QmVocmVuczwvQXV0aG9yPjxZ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==
</w:fldData>
              </w:fldChar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instrText xml:space="preserve"> ADDIN EN.CITE.DATA 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end"/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  <w:lang w:val="nl-NL"/>
              </w:rPr>
              <w:t>(2016)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2.05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t xml:space="preserve">Behringer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RXhjbHVkZUF1dGg9IjEiPjxBdXRob3I+QmVocmluZ2VyPC9BdXRob3I+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</w:fldData>
              </w:fldCha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RXhjbHVkZUF1dGg9IjEiPjxBdXRob3I+QmVocmluZ2VyPC9BdXRob3I+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</w:fldData>
              </w:fldCha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11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2.36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t xml:space="preserve">Bernier &amp; Dozier 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begin">
                <w:fldData xml:space="preserve">PEVuZE5vdGU+PENpdGUgRXhjbHVkZUF1dGg9IjEiPjxBdXRob3I+QmVybmllcjwvQXV0aG9yPjxZ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</w:fldData>
              </w:fldChar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instrText xml:space="preserve"> ADDIN EN.CITE 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begin">
                <w:fldData xml:space="preserve">PEVuZE5vdGU+PENpdGUgRXhjbHVkZUF1dGg9IjEiPjxBdXRob3I+QmVybmllcjwvQXV0aG9yPjxZ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</w:fldData>
              </w:fldChar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instrText xml:space="preserve"> ADDIN EN.CITE.DATA 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end"/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  <w:lang w:val="nl-NL"/>
              </w:rPr>
              <w:t>(2003)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2.70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t xml:space="preserve">Bernier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instrText xml:space="preserve"> ADDIN EN.CITE &lt;EndNote&gt;&lt;Cite ExcludeAuth="1"&gt;&lt;Author&gt;Bernier&lt;/Author&gt;&lt;Year&gt;2014&lt;/Year&gt;&lt;RecNum&gt;50&lt;/RecNum&gt;&lt;DisplayText&gt;(2014)&lt;/DisplayText&gt;&lt;record&gt;&lt;rec-number&gt;50&lt;/rec-number&gt;&lt;foreign-keys&gt;&lt;key app="EN" db-id="05xwxwxz1sdtz3eftpppe50irzxapvxft20w" timestamp="1402496699"&gt;50&lt;/key&gt;&lt;/foreign-keys&gt;&lt;ref-type name="Journal Article"&gt;17&lt;/ref-type&gt;&lt;contributors&gt;&lt;authors&gt;&lt;author&gt;Bernier, A.&lt;/author&gt;&lt;author&gt;Matte-Gagné, C.&lt;/author&gt;&lt;author&gt;Bélanger, M.-È.&lt;/author&gt;&lt;author&gt;Whipple, N.&lt;/author&gt;&lt;/authors&gt;&lt;/contributors&gt;&lt;titles&gt;&lt;title&gt;Taking stock of two decades of attachment transmission gap: Broadening the assessment of maternal behavior&lt;/title&gt;&lt;secondary-title&gt;Child Development&lt;/secondary-title&gt;&lt;/titles&gt;&lt;periodical&gt;&lt;full-title&gt;Child Development&lt;/full-title&gt;&lt;abbr-1&gt;Child Dev.&lt;/abbr-1&gt;&lt;/periodical&gt;&lt;pages&gt;1852-1865&lt;/pages&gt;&lt;volume&gt;85&lt;/volume&gt;&lt;number&gt;5&lt;/number&gt;&lt;dates&gt;&lt;year&gt;2014&lt;/year&gt;&lt;/dates&gt;&lt;isbn&gt;1467-8624&lt;/isbn&gt;&lt;call-num&gt;133&lt;/call-num&gt;&lt;urls&gt;&lt;related-urls&gt;&lt;url&gt;http://dx.doi.org/10.1111/cdev.12236&lt;/url&gt;&lt;/related-urls&gt;&lt;/urls&gt;&lt;electronic-resource-num&gt;10.1111/cdev.12236&lt;/electronic-resource-num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  <w:lang w:val="nl-NL"/>
              </w:rPr>
              <w:t>(2014)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246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7.64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t xml:space="preserve">Berthelot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instrText xml:space="preserve"> ADDIN EN.CITE &lt;EndNote&gt;&lt;Cite ExcludeAuth="1"&gt;&lt;Author&gt;Berthelot&lt;/Author&gt;&lt;Year&gt;2015&lt;/Year&gt;&lt;RecNum&gt;276&lt;/RecNum&gt;&lt;DisplayText&gt;(2015)&lt;/DisplayText&gt;&lt;record&gt;&lt;rec-number&gt;276&lt;/rec-number&gt;&lt;foreign-keys&gt;&lt;key app="EN" db-id="05xwxwxz1sdtz3eftpppe50irzxapvxft20w" timestamp="1430296966"&gt;276&lt;/key&gt;&lt;/foreign-keys&gt;&lt;ref-type name="Journal Article"&gt;17&lt;/ref-type&gt;&lt;contributors&gt;&lt;authors&gt;&lt;author&gt;Berthelot, N.&lt;/author&gt;&lt;author&gt;Ensink, K.&lt;/author&gt;&lt;author&gt;Bernazzani, O.&lt;/author&gt;&lt;author&gt;Normandin, L.&lt;/author&gt;&lt;author&gt;Luyten, P.&lt;/author&gt;&lt;author&gt;Fonagy, P.&lt;/author&gt;&lt;/authors&gt;&lt;/contributors&gt;&lt;titles&gt;&lt;title&gt;Intergenerational transmission of attachment in abused and neglected mothers: The role of trauma-specific reflective functioning&lt;/title&gt;&lt;secondary-title&gt;Infant Mental Health Journal&lt;/secondary-title&gt;&lt;/titles&gt;&lt;periodical&gt;&lt;full-title&gt;Infant Mental Health Journal&lt;/full-title&gt;&lt;/periodical&gt;&lt;pages&gt;200-212&lt;/pages&gt;&lt;volume&gt;36&lt;/volume&gt;&lt;number&gt;2&lt;/number&gt;&lt;dates&gt;&lt;year&gt;2015&lt;/year&gt;&lt;/dates&gt;&lt;isbn&gt;1097-0355&lt;/isbn&gt;&lt;urls&gt;&lt;related-urls&gt;&lt;url&gt;http://dx.doi.org/10.1002/imhj.21499&lt;/url&gt;&lt;/related-urls&gt;&lt;/urls&gt;&lt;electronic-resource-num&gt;10.1002/imhj.21499&lt;/electronic-resource-num&gt;&lt;access-date&gt;* 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  <w:lang w:val="nl-NL"/>
              </w:rPr>
              <w:t>(2015)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02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3.17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t xml:space="preserve">Brisch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instrText xml:space="preserve"> ADDIN EN.CITE &lt;EndNote&gt;&lt;Cite ExcludeAuth="1"&gt;&lt;Author&gt;Brisch&lt;/Author&gt;&lt;Year&gt;2016&lt;/Year&gt;&lt;RecNum&gt;321&lt;/RecNum&gt;&lt;DisplayText&gt;(2016)&lt;/DisplayText&gt;&lt;record&gt;&lt;rec-number&gt;321&lt;/rec-number&gt;&lt;foreign-keys&gt;&lt;key app="EN" db-id="05xwxwxz1sdtz3eftpppe50irzxapvxft20w" timestamp="1497351803"&gt;321&lt;/key&gt;&lt;/foreign-keys&gt;&lt;ref-type name="Conference Paper"&gt;47&lt;/ref-type&gt;&lt;contributors&gt;&lt;authors&gt;&lt;author&gt;Brisch, K. H.&lt;/author&gt;&lt;author&gt;Landers, S.&lt;/author&gt;&lt;author&gt;Trost,K.&lt;/author&gt;&lt;author&gt;Beck, A.&lt;/author&gt;&lt;author&gt;Quehenberger, J.&lt;/author&gt;&lt;/authors&gt;&lt;/contributors&gt;&lt;titles&gt;&lt;title&gt;Entwicklung einer gesunden Eltern-Kind-Beziehung. Konzept und Erkenntnisse aus der SAFE®- Evaluationsstudie [Development of a healthy parent-child-relationship. Concept and findings from the SAFE® evaluation study]&lt;/title&gt;&lt;secondary-title&gt;15. Internationale Bindungskonferenz [15th International Attachment Conference]&lt;/secondary-title&gt;&lt;/titles&gt;&lt;dates&gt;&lt;year&gt;2016&lt;/year&gt;&lt;pub-dates&gt;&lt;date&gt;7 October 2016&lt;/date&gt;&lt;/pub-dates&gt;&lt;/dates&gt;&lt;pub-location&gt;Munich, Germany&lt;/pub-location&gt;&lt;urls&gt;&lt;/urls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  <w:lang w:val="nl-NL"/>
              </w:rPr>
              <w:t>(2016)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0.56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86DFE">
              <w:rPr>
                <w:rFonts w:ascii="Times New Roman" w:hAnsi="Times New Roman" w:cs="Times New Roman"/>
                <w:sz w:val="24"/>
                <w:szCs w:val="24"/>
                <w:lang w:val="fr-FR"/>
              </w:rPr>
              <w:t>Cassibba</w:t>
            </w:r>
            <w:proofErr w:type="spellEnd"/>
            <w:r w:rsidRPr="00386DFE">
              <w:rPr>
                <w:rFonts w:ascii="Times New Roman" w:hAnsi="Times New Roman" w:cs="Times New Roman"/>
                <w:sz w:val="24"/>
                <w:szCs w:val="24"/>
                <w:lang w:val="fr-FR"/>
              </w:rPr>
              <w:t xml:space="preserve">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RXhjbHVkZUF1dGg9IjEiPjxBdXRob3I+Q2Fzc2liYmE8L0F1dGhvcj48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</w:fldData>
              </w:fldCha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RXhjbHVkZUF1dGg9IjEiPjxBdXRob3I+Q2Fzc2liYmE8L0F1dGhvcj48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</w:fldData>
              </w:fldCha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11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0.78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86DFE">
              <w:rPr>
                <w:rFonts w:ascii="Times New Roman" w:hAnsi="Times New Roman" w:cs="Times New Roman"/>
                <w:sz w:val="24"/>
                <w:szCs w:val="24"/>
                <w:lang w:val="fr-FR"/>
              </w:rPr>
              <w:t>Cassibba</w:t>
            </w:r>
            <w:proofErr w:type="spellEnd"/>
            <w:r w:rsidRPr="00386DFE">
              <w:rPr>
                <w:rFonts w:ascii="Times New Roman" w:hAnsi="Times New Roman" w:cs="Times New Roman"/>
                <w:sz w:val="24"/>
                <w:szCs w:val="24"/>
                <w:lang w:val="fr-FR"/>
              </w:rPr>
              <w:t xml:space="preserve">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fr-FR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fr-FR"/>
              </w:rPr>
              <w:instrText xml:space="preserve"> ADDIN EN.CITE &lt;EndNote&gt;&lt;Cite ExcludeAuth="1"&gt;&lt;Author&gt;Cassibba&lt;/Author&gt;&lt;Year&gt;2015&lt;/Year&gt;&lt;RecNum&gt;305&lt;/RecNum&gt;&lt;DisplayText&gt;(2015)&lt;/DisplayText&gt;&lt;record&gt;&lt;rec-number&gt;305&lt;/rec-number&gt;&lt;foreign-keys&gt;&lt;key app="EN" db-id="05xwxwxz1sdtz3eftpppe50irzxapvxft20w" timestamp="1487780317"&gt;305&lt;/key&gt;&lt;/foreign-keys&gt;&lt;ref-type name="Journal Article"&gt;17&lt;/ref-type&gt;&lt;contributors&gt;&lt;authors&gt;&lt;author&gt;Cassibba, R.&lt;/author&gt;&lt;author&gt;Castoro, G.&lt;/author&gt;&lt;author&gt;Costantino, E.&lt;/author&gt;&lt;author&gt;Sette, G.&lt;/author&gt;&lt;author&gt;Van Ijzendoorn, M. H.&lt;/author&gt;&lt;/authors&gt;&lt;/contributors&gt;&lt;auth-address&gt;[Cassibba, Rosalinda; Castoro, Germana; Costantino, Elisabetta; Sette, Giovanna] Univ Bari, I-70121 Bari, Italy. [Van Ijzendoorn, Marinus H.] Leiden Univ, NL-2300 RA Leiden, Netherlands.&amp;#xD;Cassibba, R (reprint author), Univ Bari, Dept Educ, Via Crisanzio 1, I-70121 Bari, Italy.&amp;#xD;rosalinda.cassibba@uniba.it&lt;/auth-address&gt;&lt;titles&gt;&lt;title&gt;Enhancing maternal sensitivity and infant attachment security with video feedback: An exploratory study in Italy&lt;/title&gt;&lt;secondary-title&gt;Infant Mental Health Journal&lt;/secondary-title&gt;&lt;alt-title&gt;Infant Ment. Health J.&lt;/alt-title&gt;&lt;/titles&gt;&lt;periodical&gt;&lt;full-title&gt;Infant Mental Health Journal&lt;/full-title&gt;&lt;/periodical&gt;&lt;pages&gt;53-61&lt;/pages&gt;&lt;volume&gt;36&lt;/volume&gt;&lt;number&gt;1&lt;/number&gt;&lt;keywords&gt;&lt;keyword&gt;RANDOMIZED CONTROL TRIAL&lt;/keyword&gt;&lt;keyword&gt;POSTPARTUM DEPRESSION&lt;/keyword&gt;&lt;keyword&gt;INTERVENTION&lt;/keyword&gt;&lt;keyword&gt;METAANALYSIS&lt;/keyword&gt;&lt;keyword&gt;CHILDBIRTH&lt;/keyword&gt;&lt;keyword&gt;PREVALENCE&lt;/keyword&gt;&lt;keyword&gt;PREDICTORS&lt;/keyword&gt;&lt;keyword&gt;CHILDHOOD&lt;/keyword&gt;&lt;keyword&gt;MOTHERS&lt;/keyword&gt;&lt;keyword&gt;BABY&lt;/keyword&gt;&lt;keyword&gt;Psychology, Developmental&lt;/keyword&gt;&lt;/keywords&gt;&lt;dates&gt;&lt;year&gt;2015&lt;/year&gt;&lt;pub-dates&gt;&lt;date&gt;Jan-Feb&lt;/date&gt;&lt;/pub-dates&gt;&lt;/dates&gt;&lt;isbn&gt;0163-9641&lt;/isbn&gt;&lt;accession-num&gt;WOS:000348421800007&lt;/accession-num&gt;&lt;work-type&gt;Article&lt;/work-type&gt;&lt;urls&gt;&lt;related-urls&gt;&lt;url&gt;&amp;lt;Go to ISI&amp;gt;://WOS:000348421800007&lt;/url&gt;&lt;/related-urls&gt;&lt;/urls&gt;&lt;electronic-resource-num&gt;10.1002/imhj.21486&lt;/electronic-resource-num&gt;&lt;language&gt;English&lt;/languag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fr-FR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  <w:lang w:val="fr-FR"/>
              </w:rPr>
              <w:t>(2015)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fr-FR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0.50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Chin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&gt;&lt;Author&gt;Chin&lt;/Author&gt;&lt;Year&gt;2013&lt;/Year&gt;&lt;RecNum&gt;58&lt;/RecNum&gt;&lt;DisplayText&gt;(2013)&lt;/DisplayText&gt;&lt;record&gt;&lt;rec-number&gt;58&lt;/rec-number&gt;&lt;foreign-keys&gt;&lt;key app="EN" db-id="05xwxwxz1sdtz3eftpppe50irzxapvxft20w" timestamp="1402496702"&gt;58&lt;/key&gt;&lt;/foreign-keys&gt;&lt;ref-type name="Thesis"&gt;32&lt;/ref-type&gt;&lt;contributors&gt;&lt;authors&gt;&lt;author&gt;Chin, F.&lt;/author&gt;&lt;/authors&gt;&lt;tertiary-authors&gt;&lt;author&gt;Teti, Douglas M.&lt;/author&gt;&lt;/tertiary-authors&gt;&lt;/contributors&gt;&lt;titles&gt;&lt;title&gt;Cognitive and socio-emotional developmental competence in premature infants at 12 and 24 months: Predictors and developmental sequelae&lt;/title&gt;&lt;/titles&gt;&lt;pages&gt;236&lt;/pages&gt;&lt;volume&gt;3573727&lt;/volume&gt;&lt;keywords&gt;&lt;keyword&gt;Social sciences&lt;/keyword&gt;&lt;keyword&gt;Psychology&lt;/keyword&gt;&lt;keyword&gt;Premature infants&lt;/keyword&gt;&lt;keyword&gt;Cognitive development&lt;/keyword&gt;&lt;keyword&gt;Emotional development&lt;/keyword&gt;&lt;keyword&gt;Attachment&lt;/keyword&gt;&lt;keyword&gt;Developmental psychology&lt;/keyword&gt;&lt;keyword&gt;Individual &amp;amp; family studies&lt;/keyword&gt;&lt;keyword&gt;0628:Individual &amp;amp; family studies&lt;/keyword&gt;&lt;keyword&gt;0620:Developmental psychology&lt;/keyword&gt;&lt;/keywords&gt;&lt;dates&gt;&lt;year&gt;2013&lt;/year&gt;&lt;pub-dates&gt;&lt;date&gt;2013&lt;/date&gt;&lt;/pub-dates&gt;&lt;/dates&gt;&lt;pub-location&gt;PA&lt;/pub-location&gt;&lt;publisher&gt;The Pennsylvania State University&lt;/publisher&gt;&lt;isbn&gt;9781303447891&lt;/isbn&gt;&lt;accession-num&gt;1436170044&lt;/accession-num&gt;&lt;call-num&gt;85&lt;/call-num&gt;&lt;label&gt;Ja&lt;/label&gt;&lt;work-type&gt;Ph.D.&lt;/work-type&gt;&lt;urls&gt;&lt;related-urls&gt;&lt;url&gt;http://search.proquest.com/docview/1436170044?accountid=10978&lt;/url&gt;&lt;/related-urls&gt;&lt;/urls&gt;&lt;research-notes&gt;AAI?, SSP, Sensitivity&lt;/research-notes&gt;&lt;language&gt;English&lt;/language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13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08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3.36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Coppola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&gt;&lt;Author&gt;Coppola&lt;/Author&gt;&lt;Year&gt;2010&lt;/Year&gt;&lt;RecNum&gt;203&lt;/RecNum&gt;&lt;DisplayText&gt;(2010)&lt;/DisplayText&gt;&lt;record&gt;&lt;rec-number&gt;203&lt;/rec-number&gt;&lt;foreign-keys&gt;&lt;key app="EN" db-id="05xwxwxz1sdtz3eftpppe50irzxapvxft20w" timestamp="1409746871"&gt;203&lt;/key&gt;&lt;/foreign-keys&gt;&lt;ref-type name="Journal Article"&gt;17&lt;/ref-type&gt;&lt;contributors&gt;&lt;authors&gt;&lt;author&gt;Coppola, G.&lt;/author&gt;&lt;author&gt;Aureli, T.&lt;/author&gt;&lt;author&gt;Grazia, A.&lt;/author&gt;&lt;author&gt;Ponzetti, S.&lt;/author&gt;&lt;/authors&gt;&lt;/contributors&gt;&lt;titles&gt;&lt;title&gt;Relazioni fra dimensioni affettive e comportamenti regolatori nel primo anno di vita [Relation between affective dimenions and regulatory behaviors in the first year of life]&lt;/title&gt;&lt;secondary-title&gt;Età Evolutiva&lt;/secondary-title&gt;&lt;/titles&gt;&lt;periodical&gt;&lt;full-title&gt;Età Evolutiva&lt;/full-title&gt;&lt;/periodical&gt;&lt;pages&gt;51-63&lt;/pages&gt;&lt;volume&gt;96&lt;/volume&gt;&lt;dates&gt;&lt;year&gt;2010&lt;/year&gt;&lt;/dates&gt;&lt;urls&gt;&lt;/urls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10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0.53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Coppola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RXhjbHVkZUF1dGg9IjEiPjxBdXRob3I+Q29wcG9sYTwvQXV0aG9yPjxZ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=
</w:fldData>
              </w:fldCha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RXhjbHVkZUF1dGg9IjEiPjxBdXRob3I+Q29wcG9sYTwvQXV0aG9yPjxZ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=
</w:fldData>
              </w:fldCha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14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.24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Costantini</w:t>
            </w:r>
            <w:proofErr w:type="spellEnd"/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&gt;&lt;Author&gt;Costantini&lt;/Author&gt;&lt;Year&gt;2006&lt;/Year&gt;&lt;RecNum&gt;59&lt;/RecNum&gt;&lt;DisplayText&gt;(2006)&lt;/DisplayText&gt;&lt;record&gt;&lt;rec-number&gt;59&lt;/rec-number&gt;&lt;foreign-keys&gt;&lt;key app="EN" db-id="05xwxwxz1sdtz3eftpppe50irzxapvxft20w" timestamp="1402496702"&gt;59&lt;/key&gt;&lt;/foreign-keys&gt;&lt;ref-type name="Thesis"&gt;32&lt;/ref-type&gt;&lt;contributors&gt;&lt;authors&gt;&lt;author&gt;Costantini, A.&lt;/author&gt;&lt;/authors&gt;&lt;/contributors&gt;&lt;titles&gt;&lt;title&gt;Lo sviluppo linguistico ai 24, 30 e 36 mesi: il ruolo della sensibilità materna e dell’attaccamento infantile nei bambini prematuri e nati a termine [Language development at 24, 30, and 36 months: The role of maternal sensitivity and infant attachment in preterm and term children]&lt;/title&gt;&lt;secondary-title&gt;Unpublished doctoral dissertation&lt;/secondary-title&gt;&lt;/titles&gt;&lt;periodical&gt;&lt;full-title&gt;Unpublished doctoral dissertation&lt;/full-title&gt;&lt;/periodical&gt;&lt;dates&gt;&lt;year&gt;2006&lt;/year&gt;&lt;/dates&gt;&lt;call-num&gt;139&lt;/call-num&gt;&lt;label&gt;Onduidelijk&lt;/label&gt;&lt;work-type&gt;Unpublished PhD dissertation&lt;/work-type&gt;&lt;urls&gt;&lt;/urls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06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0.84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Costantino</w:t>
            </w:r>
            <w:proofErr w:type="spellEnd"/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&gt;&lt;Author&gt;Costantino&lt;/Author&gt;&lt;Year&gt;2007&lt;/Year&gt;&lt;RecNum&gt;60&lt;/RecNum&gt;&lt;DisplayText&gt;(2007)&lt;/DisplayText&gt;&lt;record&gt;&lt;rec-number&gt;60&lt;/rec-number&gt;&lt;foreign-keys&gt;&lt;key app="EN" db-id="05xwxwxz1sdtz3eftpppe50irzxapvxft20w" timestamp="1402496702"&gt;60&lt;/key&gt;&lt;/foreign-keys&gt;&lt;ref-type name="Thesis"&gt;32&lt;/ref-type&gt;&lt;contributors&gt;&lt;authors&gt;&lt;author&gt;Costantino, E.&lt;/author&gt;&lt;/authors&gt;&lt;/contributors&gt;&lt;titles&gt;&lt;title&gt;Sviluppo infantile in condizione di disagio sociale: Ruolo dell’attaccamento e delle’intervento con video-feedback e discussione [Child development in socially disadvantaged conditions: The role of attachment and video-feedback intervention]&lt;/title&gt;&lt;/titles&gt;&lt;dates&gt;&lt;year&gt;2007&lt;/year&gt;&lt;/dates&gt;&lt;call-num&gt;140&lt;/call-num&gt;&lt;label&gt;Onduidelijk&lt;/label&gt;&lt;work-type&gt;Unpublished PhD dissertation&lt;/work-type&gt;&lt;urls&gt;&lt;/urls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07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.62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t xml:space="preserve">Finger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&gt;&lt;Author&gt;Finger&lt;/Author&gt;&lt;Year&gt;2006&lt;/Year&gt;&lt;RecNum&gt;78&lt;/RecNum&gt;&lt;DisplayText&gt;(2006)&lt;/DisplayText&gt;&lt;record&gt;&lt;rec-number&gt;78&lt;/rec-number&gt;&lt;foreign-keys&gt;&lt;key app="EN" db-id="05xwxwxz1sdtz3eftpppe50irzxapvxft20w" timestamp="1402496706"&gt;78&lt;/key&gt;&lt;/foreign-keys&gt;&lt;ref-type name="Thesis"&gt;32&lt;/ref-type&gt;&lt;contributors&gt;&lt;authors&gt;&lt;author&gt;Finger, B.&lt;/author&gt;&lt;/authors&gt;&lt;tertiary-authors&gt;&lt;author&gt;Hans, Sydney&lt;/author&gt;&lt;/tertiary-authors&gt;&lt;/contributors&gt;&lt;titles&gt;&lt;title&gt;Exploring the intergenerational transmission of attachment disorganization&lt;/title&gt;&lt;/titles&gt;&lt;pages&gt;204-204 p.&lt;/pages&gt;&lt;volume&gt;3240087&lt;/volume&gt;&lt;keywords&gt;&lt;keyword&gt;Psychology&lt;/keyword&gt;&lt;keyword&gt;Intergenerational transmission&lt;/keyword&gt;&lt;keyword&gt;Attachment disorganization&lt;/keyword&gt;&lt;keyword&gt;Substance abuse&lt;/keyword&gt;&lt;keyword&gt;Developmental psychology&lt;/keyword&gt;&lt;keyword&gt;Psychotherapy&lt;/keyword&gt;&lt;keyword&gt;Personality&lt;/keyword&gt;&lt;keyword&gt;0625:Personality&lt;/keyword&gt;&lt;keyword&gt;0622:Psychotherapy&lt;/keyword&gt;&lt;keyword&gt;0620:Developmental psychology&lt;/keyword&gt;&lt;/keywords&gt;&lt;dates&gt;&lt;year&gt;2006&lt;/year&gt;&lt;pub-dates&gt;&lt;date&gt;2006&lt;/date&gt;&lt;/pub-dates&gt;&lt;/dates&gt;&lt;pub-location&gt;IL&lt;/pub-location&gt;&lt;publisher&gt;The University of Chicago&lt;/publisher&gt;&lt;isbn&gt;9780542949005&lt;/isbn&gt;&lt;accession-num&gt;304955719&lt;/accession-num&gt;&lt;call-num&gt;106&lt;/call-num&gt;&lt;label&gt;Ja&lt;/label&gt;&lt;work-type&gt;Ph.D.&lt;/work-type&gt;&lt;urls&gt;&lt;related-urls&gt;&lt;url&gt;http://search.proquest.com/docview/304955719?accountid=10978&lt;/url&gt;&lt;/related-urls&gt;&lt;/urls&gt;&lt;research-notes&gt;AAI, SSP&lt;/research-notes&gt;&lt;language&gt;English&lt;/language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06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48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4.60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t xml:space="preserve">Gloger-Tippelt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instrText xml:space="preserve"> ADDIN EN.CITE &lt;EndNote&gt;&lt;Cite ExcludeAuth="1"&gt;&lt;Author&gt;Gloger-Tippelt&lt;/Author&gt;&lt;Year&gt;2002&lt;/Year&gt;&lt;RecNum&gt;85&lt;/RecNum&gt;&lt;DisplayText&gt;(2002)&lt;/DisplayText&gt;&lt;record&gt;&lt;rec-number&gt;85&lt;/rec-number&gt;&lt;foreign-keys&gt;&lt;key app="EN" db-id="05xwxwxz1sdtz3eftpppe50irzxapvxft20w" timestamp="1402496708"&gt;85&lt;/key&gt;&lt;/foreign-keys&gt;&lt;ref-type name="Journal Article"&gt;17&lt;/ref-type&gt;&lt;contributors&gt;&lt;authors&gt;&lt;author&gt;Gloger-Tippelt, G.&lt;/author&gt;&lt;author&gt;Gomille, B.&lt;/author&gt;&lt;author&gt;Koenig, L.&lt;/author&gt;&lt;author&gt;Vetter, J.&lt;/author&gt;&lt;/authors&gt;&lt;/contributors&gt;&lt;titles&gt;&lt;title&gt;Attachment representations in 6-year-olds: related longitudinally to the quality of attachment in infancy and mothers&amp;apos; attachment representations&lt;/title&gt;&lt;secondary-title&gt;Attachment &amp;amp; Human Development&lt;/secondary-title&gt;&lt;/titles&gt;&lt;periodical&gt;&lt;full-title&gt;Attachment &amp;amp; Human Development&lt;/full-title&gt;&lt;abbr-1&gt;Attach. Hum. Dev.&lt;/abbr-1&gt;&lt;/periodical&gt;&lt;pages&gt;318-39&lt;/pages&gt;&lt;volume&gt;4&lt;/volume&gt;&lt;number&gt;3&lt;/number&gt;&lt;dates&gt;&lt;year&gt;2002&lt;/year&gt;&lt;pub-dates&gt;&lt;date&gt;2002-Dec&lt;/date&gt;&lt;/pub-dates&gt;&lt;/dates&gt;&lt;isbn&gt;1461-6734&lt;/isbn&gt;&lt;accession-num&gt;MEDLINE:12537849&lt;/accession-num&gt;&lt;call-num&gt;24&lt;/call-num&gt;&lt;label&gt;ja&lt;/label&gt;&lt;urls&gt;&lt;related-urls&gt;&lt;url&gt;&amp;lt;Go to ISI&amp;gt;://MEDLINE:12537849&lt;/url&gt;&lt;/related-urls&gt;&lt;/urls&gt;&lt;electronic-resource-num&gt;10.1080/14616730210167221&lt;/electronic-resource-num&gt;&lt;research-notes&gt;AAI en SSP&lt;/research-notes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  <w:lang w:val="nl-NL"/>
              </w:rPr>
              <w:t>(2002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0.87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t xml:space="preserve">Gojman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&gt;&lt;Author&gt;Gojman&lt;/Author&gt;&lt;Year&gt;2012&lt;/Year&gt;&lt;RecNum&gt;86&lt;/RecNum&gt;&lt;DisplayText&gt;(2012)&lt;/DisplayText&gt;&lt;record&gt;&lt;rec-number&gt;86&lt;/rec-number&gt;&lt;foreign-keys&gt;&lt;key app="EN" db-id="05xwxwxz1sdtz3eftpppe50irzxapvxft20w" timestamp="1402496708"&gt;86&lt;/key&gt;&lt;/foreign-keys&gt;&lt;ref-type name="Journal Article"&gt;17&lt;/ref-type&gt;&lt;contributors&gt;&lt;authors&gt;&lt;author&gt;Gojman, S.&lt;/author&gt;&lt;author&gt;Millan, S.&lt;/author&gt;&lt;author&gt;Carlson, E.&lt;/author&gt;&lt;author&gt;Sanchez, G.&lt;/author&gt;&lt;author&gt;Rodarte, A.&lt;/author&gt;&lt;author&gt;Gonzalez, P.&lt;/author&gt;&lt;author&gt;Hernandez, G.&lt;/author&gt;&lt;/authors&gt;&lt;/contributors&gt;&lt;titles&gt;&lt;title&gt;Intergenerational relations of attachment: a research synthesis of urban/rural Mexican samples&lt;/title&gt;&lt;secondary-title&gt;Attachment &amp;amp; Human Development&lt;/secondary-title&gt;&lt;/titles&gt;&lt;periodical&gt;&lt;full-title&gt;Attachment &amp;amp; Human Development&lt;/full-title&gt;&lt;abbr-1&gt;Attach. Hum. Dev.&lt;/abbr-1&gt;&lt;/periodical&gt;&lt;pages&gt;553-566&lt;/pages&gt;&lt;volume&gt;14&lt;/volume&gt;&lt;number&gt;6&lt;/number&gt;&lt;dates&gt;&lt;year&gt;2012&lt;/year&gt;&lt;/dates&gt;&lt;isbn&gt;1461-6734&lt;/isbn&gt;&lt;accession-num&gt;WOS:000310592200002&lt;/accession-num&gt;&lt;call-num&gt;25&lt;/call-num&gt;&lt;label&gt;ja&lt;/label&gt;&lt;urls&gt;&lt;related-urls&gt;&lt;url&gt;&amp;lt;Go to ISI&amp;gt;://WOS:000310592200002&lt;/url&gt;&lt;/related-urls&gt;&lt;/urls&gt;&lt;electronic-resource-num&gt;10.1080/14616734.2012.727255&lt;/electronic-resource-num&gt;&lt;research-notes&gt;AAI, SSP en sensitiviteit&lt;/research-notes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12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2.05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t xml:space="preserve">Hazen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instrText xml:space="preserve"> ADDIN EN.CITE &lt;EndNote&gt;&lt;Cite ExcludeAuth="1"&gt;&lt;Author&gt;Hazen&lt;/Author&gt;&lt;Year&gt;2010&lt;/Year&gt;&lt;RecNum&gt;308&lt;/RecNum&gt;&lt;DisplayText&gt;(2010)&lt;/DisplayText&gt;&lt;record&gt;&lt;rec-number&gt;308&lt;/rec-number&gt;&lt;foreign-keys&gt;&lt;key app="EN" db-id="05xwxwxz1sdtz3eftpppe50irzxapvxft20w" timestamp="1487929827"&gt;308&lt;/key&gt;&lt;/foreign-keys&gt;&lt;ref-type name="Journal Article"&gt;17&lt;/ref-type&gt;&lt;contributors&gt;&lt;authors&gt;&lt;author&gt;Hazen, N. L.&lt;/author&gt;&lt;author&gt;McFarland, L.&lt;/author&gt;&lt;author&gt;Jacobvitz, D.&lt;/author&gt;&lt;author&gt;Boyd</w:instrText>
            </w:r>
            <w:r w:rsidRPr="00386DFE">
              <w:rPr>
                <w:rFonts w:ascii="Cambria Math" w:hAnsi="Cambria Math" w:cs="Cambria Math"/>
                <w:sz w:val="24"/>
                <w:szCs w:val="24"/>
                <w:lang w:val="nl-NL"/>
              </w:rPr>
              <w:instrText>‐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instrText>Soisson, E.&lt;/author&gt;&lt;/authors&gt;&lt;/contributors&gt;&lt;titles&gt;&lt;title&gt;Fathers’ frightening behaviours and sensitivity with infants: relations with fathers’ attachment representations, father–infant attachment, and children’s later outcomes&lt;/title&gt;&lt;secondary-title&gt;Early Child Development and Care&lt;/secondary-title&gt;&lt;/titles&gt;&lt;periodical&gt;&lt;full-title&gt;Early Child Development and Care&lt;/full-title&gt;&lt;/periodical&gt;&lt;pages&gt;51-69&lt;/pages&gt;&lt;volume&gt;180&lt;/volume&gt;&lt;number&gt;1-2&lt;/number&gt;&lt;dates&gt;&lt;year&gt;2010&lt;/year&gt;&lt;pub-dates&gt;&lt;date&gt;2010/01/01&lt;/date&gt;&lt;/pub-dates&gt;&lt;/dates&gt;&lt;publisher&gt;Routledge&lt;/publisher&gt;&lt;isbn&gt;0300-4430&lt;/isbn&gt;&lt;urls&gt;&lt;related-urls&gt;&lt;url&gt;http://dx.doi.org/10.1080/03004430903414703&lt;/url&gt;&lt;/related-urls&gt;&lt;/urls&gt;&lt;electronic-resource-num&gt;10.1080/03004430903414703&lt;/electronic-resource-num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  <w:lang w:val="nl-NL"/>
              </w:rPr>
              <w:t>(2010)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18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3.67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lastRenderedPageBreak/>
              <w:t xml:space="preserve">Klein Velderman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RXhjbHVkZUF1dGg9IjEiPjxBdXRob3I+S2xlaW4gVmVsZGVybWFuPC9B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</w:fldData>
              </w:fldCha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RXhjbHVkZUF1dGg9IjEiPjxBdXRob3I+S2xlaW4gVmVsZGVybWFuPC9B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</w:fldData>
              </w:fldCha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06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0.78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t xml:space="preserve">Leerkes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instrText xml:space="preserve"> ADDIN EN.CITE &lt;EndNote&gt;&lt;Cite ExcludeAuth="1"&gt;&lt;Author&gt;Leerkes&lt;/Author&gt;&lt;Year&gt;2015&lt;/Year&gt;&lt;RecNum&gt;295&lt;/RecNum&gt;&lt;DisplayText&gt;(2015)&lt;/DisplayText&gt;&lt;record&gt;&lt;rec-number&gt;295&lt;/rec-number&gt;&lt;foreign-keys&gt;&lt;key app="EN" db-id="05xwxwxz1sdtz3eftpppe50irzxapvxft20w" timestamp="1446816576"&gt;295&lt;/key&gt;&lt;/foreign-keys&gt;&lt;ref-type name="Journal Article"&gt;17&lt;/ref-type&gt;&lt;contributors&gt;&lt;authors&gt;&lt;author&gt;Leerkes, E. M.&lt;/author&gt;&lt;author&gt;Supple, A. J.&lt;/author&gt;&lt;author&gt;O&amp;apos;Brien, M.&lt;/author&gt;&lt;author&gt;Calkins, S. D.&lt;/author&gt;&lt;author&gt;Haltigan, J. D.&lt;/author&gt;&lt;author&gt;Wong, M. S.&lt;/author&gt;&lt;author&gt;Fortuna, K.&lt;/author&gt;&lt;/authors&gt;&lt;/contributors&gt;&lt;auth-address&gt;The University of North Carolina at Greensboro.&lt;/auth-address&gt;&lt;titles&gt;&lt;title&gt;Antecedents of maternal sensitivity during distressing tasks: integrating attachment, social information processing, and psychobiological perspectives&lt;/title&gt;&lt;secondary-title&gt;Child Development&lt;/secondary-title&gt;&lt;alt-title&gt;Child development&lt;/alt-title&gt;&lt;/titles&gt;&lt;periodical&gt;&lt;full-title&gt;Child Development&lt;/full-title&gt;&lt;abbr-1&gt;Child Dev.&lt;/abbr-1&gt;&lt;/periodical&gt;&lt;alt-periodical&gt;&lt;full-title&gt;Child Development&lt;/full-title&gt;&lt;abbr-1&gt;Child Dev.&lt;/abbr-1&gt;&lt;/alt-periodical&gt;&lt;pages&gt;94-111&lt;/pages&gt;&lt;volume&gt;86&lt;/volume&gt;&lt;number&gt;1&lt;/number&gt;&lt;edition&gt;2014/09/12&lt;/edition&gt;&lt;dates&gt;&lt;year&gt;2015&lt;/year&gt;&lt;pub-dates&gt;&lt;date&gt;Jan-Feb&lt;/date&gt;&lt;/pub-dates&gt;&lt;/dates&gt;&lt;isbn&gt;0009-3920&lt;/isbn&gt;&lt;accession-num&gt;25209221&lt;/accession-num&gt;&lt;urls&gt;&lt;/urls&gt;&lt;electronic-resource-num&gt;10.1111/cdev.12288&lt;/electronic-resource-num&gt;&lt;remote-database-provider&gt;NLM&lt;/remote-database-provider&gt;&lt;language&gt;eng&lt;/languag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  <w:lang w:val="nl-NL"/>
              </w:rPr>
              <w:t>(2015)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203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6.31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Lionetti</w:t>
            </w:r>
            <w:proofErr w:type="spellEnd"/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&gt;&lt;Author&gt;Lionetti&lt;/Author&gt;&lt;Year&gt;2014&lt;/Year&gt;&lt;RecNum&gt;255&lt;/RecNum&gt;&lt;DisplayText&gt;(2014)&lt;/DisplayText&gt;&lt;record&gt;&lt;rec-number&gt;255&lt;/rec-number&gt;&lt;foreign-keys&gt;&lt;key app="EN" db-id="05xwxwxz1sdtz3eftpppe50irzxapvxft20w" timestamp="1418113142"&gt;255&lt;/key&gt;&lt;/foreign-keys&gt;&lt;ref-type name="Journal Article"&gt;17&lt;/ref-type&gt;&lt;contributors&gt;&lt;authors&gt;&lt;author&gt;Lionetti, F.&lt;/author&gt;&lt;/authors&gt;&lt;/contributors&gt;&lt;titles&gt;&lt;title&gt;What promotes secure attachment in early adoption? The protective roles of infants’ temperament and adoptive parents’ attachment&lt;/title&gt;&lt;secondary-title&gt;Attachment &amp;amp; Human Development&lt;/secondary-title&gt;&lt;/titles&gt;&lt;periodical&gt;&lt;full-title&gt;Attachment &amp;amp; Human Development&lt;/full-title&gt;&lt;abbr-1&gt;Attach. Hum. Dev.&lt;/abbr-1&gt;&lt;/periodical&gt;&lt;pages&gt;573-589&lt;/pages&gt;&lt;volume&gt;16&lt;/volume&gt;&lt;number&gt;6&lt;/number&gt;&lt;dates&gt;&lt;year&gt;2014&lt;/year&gt;&lt;pub-dates&gt;&lt;date&gt;2014/11/02&lt;/date&gt;&lt;/pub-dates&gt;&lt;/dates&gt;&lt;publisher&gt;Routledge&lt;/publisher&gt;&lt;isbn&gt;1461-6734&lt;/isbn&gt;&lt;urls&gt;&lt;related-urls&gt;&lt;url&gt;http://dx.doi.org/10.1080/14616734.2014.959028&lt;/url&gt;&lt;/related-urls&gt;&lt;/urls&gt;&lt;electronic-resource-num&gt;10.1080/14616734.2014.959028&lt;/electronic-resource-num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14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0.93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  <w:lang w:val="fr-FR"/>
              </w:rPr>
              <w:t xml:space="preserve">Lyons-Ruth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fr-FR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fr-FR"/>
              </w:rPr>
              <w:instrText xml:space="preserve"> ADDIN EN.CITE &lt;EndNote&gt;&lt;Cite ExcludeAuth="1"&gt;&lt;Author&gt;Lyons-Ruth&lt;/Author&gt;&lt;Year&gt;2005&lt;/Year&gt;&lt;RecNum&gt;110&lt;/RecNum&gt;&lt;DisplayText&gt;(2005)&lt;/DisplayText&gt;&lt;record&gt;&lt;rec-number&gt;110&lt;/rec-number&gt;&lt;foreign-keys&gt;&lt;key app="EN" db-id="05xwxwxz1sdtz3eftpppe50irzxapvxft20w" timestamp="1402496716"&gt;110&lt;/key&gt;&lt;/foreign-keys&gt;&lt;ref-type name="Journal Article"&gt;17&lt;/ref-type&gt;&lt;contributors&gt;&lt;authors&gt;&lt;author&gt;Lyons-Ruth, K.&lt;/author&gt;&lt;author&gt;Yellin, C.&lt;/author&gt;&lt;author&gt;Melnick, S.&lt;/author&gt;&lt;author&gt;Atwood, G.&lt;/author&gt;&lt;/authors&gt;&lt;/contributors&gt;&lt;titles&gt;&lt;title&gt;Expanding the concept of unresolved mental states: Hostile/Helpless states of mind on the Adult Attachment Interview are associated with disrupted mother-infant communication and infant disorganization&lt;/title&gt;&lt;secondary-title&gt;Development and Psychopathology&lt;/secondary-title&gt;&lt;/titles&gt;&lt;periodical&gt;&lt;full-title&gt;Development and Psychopathology&lt;/full-title&gt;&lt;/periodical&gt;&lt;pages&gt;1-23&lt;/pages&gt;&lt;volume&gt;17&lt;/volume&gt;&lt;number&gt;1&lt;/number&gt;&lt;dates&gt;&lt;year&gt;2005&lt;/year&gt;&lt;pub-dates&gt;&lt;date&gt;Win&lt;/date&gt;&lt;/pub-dates&gt;&lt;/dates&gt;&lt;isbn&gt;0954-5794&lt;/isbn&gt;&lt;accession-num&gt;WOS:000228436100001&lt;/accession-num&gt;&lt;call-num&gt;76&lt;/call-num&gt;&lt;label&gt;Twijfel&lt;/label&gt;&lt;urls&gt;&lt;related-urls&gt;&lt;url&gt;&amp;lt;Go to ISI&amp;gt;://WOS:000228436100001&lt;/url&gt;&lt;/related-urls&gt;&lt;/urls&gt;&lt;electronic-resource-num&gt;10.1017/s0954579405050017&lt;/electronic-resource-num&gt;&lt;research-notes&gt;AAI, SSP &lt;/research-notes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fr-FR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  <w:lang w:val="fr-FR"/>
              </w:rPr>
              <w:t>(2005)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fr-FR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.40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t xml:space="preserve">Meins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instrText xml:space="preserve"> ADDIN EN.CITE &lt;EndNote&gt;&lt;Cite ExcludeAuth="1"&gt;&lt;Author&gt;Meins&lt;/Author&gt;&lt;Year&gt;unpublished&lt;/Year&gt;&lt;RecNum&gt;320&lt;/RecNum&gt;&lt;DisplayText&gt;(unpublished)&lt;/DisplayText&gt;&lt;record&gt;&lt;rec-number&gt;320&lt;/rec-number&gt;&lt;foreign-keys&gt;&lt;key app="EN" db-id="05xwxwxz1sdtz3eftpppe50irzxapvxft20w" timestamp="1497348096"&gt;320&lt;/key&gt;&lt;/foreign-keys&gt;&lt;ref-type name="Journal Article"&gt;17&lt;/ref-type&gt;&lt;contributors&gt;&lt;authors&gt;&lt;author&gt;Meins, E.&lt;/author&gt;&lt;author&gt;Meins, P.&lt;/author&gt;&lt;author&gt;Fernyhough, C.&lt;/author&gt;&lt;/authors&gt;&lt;/contributors&gt;&lt;titles&gt;&lt;title&gt;Maternal attachment representations, infant–mother attachment, and maternal mind-mindedness&lt;/title&gt;&lt;/titles&gt;&lt;dates&gt;&lt;year&gt;unpublished&lt;/year&gt;&lt;/dates&gt;&lt;urls&gt;&lt;/urls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  <w:lang w:val="nl-NL"/>
              </w:rPr>
              <w:t>(unpublished)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2.58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Moss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RXhjbHVkZUF1dGg9IjEiPjxBdXRob3I+TW9zczwvQXV0aG9yPjxZZWFy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</w:fldData>
              </w:fldCha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RXhjbHVkZUF1dGg9IjEiPjxBdXRob3I+TW9zczwvQXV0aG9yPjxZZWFy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</w:fldData>
              </w:fldCha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11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.68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 xml:space="preserve">Pace &amp; Zavattini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&gt;&lt;Author&gt;Pace&lt;/Author&gt;&lt;Year&gt;2011&lt;/Year&gt;&lt;RecNum&gt;122&lt;/RecNum&gt;&lt;DisplayText&gt;(2011)&lt;/DisplayText&gt;&lt;record&gt;&lt;rec-number&gt;122&lt;/rec-number&gt;&lt;foreign-keys&gt;&lt;key app="EN" db-id="05xwxwxz1sdtz3eftpppe50irzxapvxft20w" timestamp="1402496718"&gt;122&lt;/key&gt;&lt;/foreign-keys&gt;&lt;ref-type name="Journal Article"&gt;17&lt;/ref-type&gt;&lt;contributors&gt;&lt;authors&gt;&lt;author&gt;Pace, C. S.&lt;/author&gt;&lt;author&gt;Zavattini, G. C.&lt;/author&gt;&lt;/authors&gt;&lt;/contributors&gt;&lt;titles&gt;&lt;title&gt;&amp;apos;Adoption and attachment theory&amp;apos; the attachment models of adoptive mothers and the revision of attachment patterns of their late-adopted children&lt;/title&gt;&lt;secondary-title&gt;Child Care Health and Development&lt;/secondary-title&gt;&lt;/titles&gt;&lt;periodical&gt;&lt;full-title&gt;Child Care Health and Development&lt;/full-title&gt;&lt;/periodical&gt;&lt;pages&gt;82-88&lt;/pages&gt;&lt;volume&gt;37&lt;/volume&gt;&lt;number&gt;1&lt;/number&gt;&lt;dates&gt;&lt;year&gt;2011&lt;/year&gt;&lt;pub-dates&gt;&lt;date&gt;Jan&lt;/date&gt;&lt;/pub-dates&gt;&lt;/dates&gt;&lt;isbn&gt;0305-1862&lt;/isbn&gt;&lt;accession-num&gt;WOS:000285815100010&lt;/accession-num&gt;&lt;call-num&gt;78&lt;/call-num&gt;&lt;label&gt;Ja&lt;/label&gt;&lt;urls&gt;&lt;related-urls&gt;&lt;url&gt;&amp;lt;Go to ISI&amp;gt;://WOS:000285815100010&lt;/url&gt;&lt;/related-urls&gt;&lt;/urls&gt;&lt;electronic-resource-num&gt;10.1111/j.1365-2214.2010.01135.x&lt;/electronic-resource-num&gt;&lt;research-notes&gt;AAI, SRP&lt;/research-notes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11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.24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t xml:space="preserve">Pederson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instrText xml:space="preserve"> ADDIN EN.CITE &lt;EndNote&gt;&lt;Cite ExcludeAuth="1"&gt;&lt;Author&gt;Pederson&lt;/Author&gt;&lt;Year&gt;1998&lt;/Year&gt;&lt;RecNum&gt;16&lt;/RecNum&gt;&lt;DisplayText&gt;(1998)&lt;/DisplayText&gt;&lt;record&gt;&lt;rec-number&gt;16&lt;/rec-number&gt;&lt;foreign-keys&gt;&lt;key app="EN" db-id="05xwxwxz1sdtz3eftpppe50irzxapvxft20w" timestamp="1401259988"&gt;16&lt;/key&gt;&lt;/foreign-keys&gt;&lt;ref-type name="Journal Article"&gt;17&lt;/ref-type&gt;&lt;contributors&gt;&lt;authors&gt;&lt;author&gt;Pederson, D. R.&lt;/author&gt;&lt;author&gt;Gleason, K. E.&lt;/author&gt;&lt;author&gt;Moran, G.&lt;/author&gt;&lt;author&gt;Bento, S.&lt;/author&gt;&lt;/authors&gt;&lt;/contributors&gt;&lt;auth-address&gt;Univ Western Ontario, Dept Psychol, London, ON N6A 5C2, Canada.&amp;#xD;Gleason, KE (reprint author), Univ Western Ontario, Dept Psychol, London, ON N6A 5C2, Canada.&amp;#xD;pederson@julian.uwo.ca; kegleaso@julian.uwo.ca; gmoran2@julian.uwo.ca; bento@julian.uwo.ca&lt;/auth-address&gt;&lt;titles&gt;&lt;title&gt;Maternal attachment representations, maternal sensitivity, and the infant-mother attachment relationship&lt;/title&gt;&lt;secondary-title&gt;Developmental Psychology&lt;/secondary-title&gt;&lt;alt-title&gt;Dev. Psychol.&lt;/alt-title&gt;&lt;/titles&gt;&lt;periodical&gt;&lt;full-title&gt;Developmental Psychology&lt;/full-title&gt;&lt;/periodical&gt;&lt;pages&gt;925-933&lt;/pages&gt;&lt;volume&gt;34&lt;/volume&gt;&lt;number&gt;5&lt;/number&gt;&lt;keywords&gt;&lt;keyword&gt;q-sort&lt;/keyword&gt;&lt;keyword&gt;strange situation&lt;/keyword&gt;&lt;keyword&gt;q-set&lt;/keyword&gt;&lt;keyword&gt;temperament&lt;/keyword&gt;&lt;keyword&gt;security&lt;/keyword&gt;&lt;keyword&gt;behavior&lt;/keyword&gt;&lt;keyword&gt;interview&lt;/keyword&gt;&lt;keyword&gt;home&lt;/keyword&gt;&lt;keyword&gt;responsiveness&lt;/keyword&gt;&lt;keyword&gt;associations&lt;/keyword&gt;&lt;/keywords&gt;&lt;dates&gt;&lt;year&gt;1998&lt;/year&gt;&lt;pub-dates&gt;&lt;date&gt;Sep&lt;/date&gt;&lt;/pub-dates&gt;&lt;/dates&gt;&lt;isbn&gt;0012-1649&lt;/isbn&gt;&lt;accession-num&gt;WOS:000076060700012&lt;/accession-num&gt;&lt;work-type&gt;Article&lt;/work-type&gt;&lt;urls&gt;&lt;related-urls&gt;&lt;url&gt;&amp;lt;Go to ISI&amp;gt;://WOS:000076060700012&lt;/url&gt;&lt;/related-urls&gt;&lt;/urls&gt;&lt;electronic-resource-num&gt;10.1037//0012-1649.34.5.925&lt;/electronic-resource-num&gt;&lt;language&gt;English&lt;/language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  <w:lang w:val="nl-NL"/>
              </w:rPr>
              <w:t>(1998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.09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Raby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&gt;&lt;Author&gt;Raby&lt;/Author&gt;&lt;Year&gt;2015&lt;/Year&gt;&lt;RecNum&gt;294&lt;/RecNum&gt;&lt;DisplayText&gt;(2015)&lt;/DisplayText&gt;&lt;record&gt;&lt;rec-number&gt;294&lt;/rec-number&gt;&lt;foreign-keys&gt;&lt;key app="EN" db-id="05xwxwxz1sdtz3eftpppe50irzxapvxft20w" timestamp="1441634587"&gt;294&lt;/key&gt;&lt;/foreign-keys&gt;&lt;ref-type name="Journal Article"&gt;17&lt;/ref-type&gt;&lt;contributors&gt;&lt;authors&gt;&lt;author&gt;Raby, K. L.&lt;/author&gt;&lt;author&gt;Steele, R. D.&lt;/author&gt;&lt;author&gt;Carlson, E. A.&lt;/author&gt;&lt;author&gt;Sroufe, L. A.&lt;/author&gt;&lt;/authors&gt;&lt;/contributors&gt;&lt;titles&gt;&lt;title&gt;Continuities and changes in infant attachment patterns across two generations&lt;/title&gt;&lt;secondary-title&gt;Attachment &amp;amp; Human Development&lt;/secondary-title&gt;&lt;/titles&gt;&lt;periodical&gt;&lt;full-title&gt;Attachment &amp;amp; Human Development&lt;/full-title&gt;&lt;abbr-1&gt;Attach. Hum. Dev.&lt;/abbr-1&gt;&lt;/periodical&gt;&lt;pages&gt;414-428&lt;/pages&gt;&lt;volume&gt;17&lt;/volume&gt;&lt;number&gt;4&lt;/number&gt;&lt;dates&gt;&lt;year&gt;2015&lt;/year&gt;&lt;pub-dates&gt;&lt;date&gt;2015/07/04&lt;/date&gt;&lt;/pub-dates&gt;&lt;/dates&gt;&lt;publisher&gt;Routledge&lt;/publisher&gt;&lt;isbn&gt;1461-6734&lt;/isbn&gt;&lt;urls&gt;&lt;related-urls&gt;&lt;url&gt;http://dx.doi.org/10.1080/14616734.2015.1067824&lt;/url&gt;&lt;/related-urls&gt;&lt;/urls&gt;&lt;electronic-resource-num&gt;10.1080/14616734.2015.1067824&lt;/electronic-resource-num&gt;&lt;access-date&gt;* 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15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.74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Riva </w:t>
            </w:r>
            <w:proofErr w:type="spellStart"/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Crugnola</w:t>
            </w:r>
            <w:proofErr w:type="spellEnd"/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&gt;&lt;Author&gt;Crugnola&lt;/Author&gt;&lt;Year&gt;2004&lt;/Year&gt;&lt;RecNum&gt;64&lt;/RecNum&gt;&lt;DisplayText&gt;(2004)&lt;/DisplayText&gt;&lt;record&gt;&lt;rec-number&gt;64&lt;/rec-number&gt;&lt;foreign-keys&gt;&lt;key app="EN" db-id="05xwxwxz1sdtz3eftpppe50irzxapvxft20w" timestamp="1402496703"&gt;64&lt;/key&gt;&lt;/foreign-keys&gt;&lt;ref-type name="Journal Article"&gt;17&lt;/ref-type&gt;&lt;contributors&gt;&lt;authors&gt;&lt;author&gt;Riva Crugnola, C.&lt;/author&gt;&lt;author&gt;Albizzati, A.&lt;/author&gt;&lt;author&gt;Caprin, C.&lt;/author&gt;&lt;author&gt;Di Filippo, L.&lt;/author&gt;&lt;author&gt;Sagliaschi, S.&lt;/author&gt;&lt;/authors&gt;&lt;/contributors&gt;&lt;titles&gt;&lt;title&gt;Modelli di attaccamento, stili di interazione e responsività nello sviluppo della relazione tra madre e bambino: Elementi di adeguatezza e di rischio [Attachment patterns, interaction styles, and responsiveness in the development of the child-mother relationship: Elements of adequacy and risk]&lt;/title&gt;&lt;secondary-title&gt;Età Evolutiva&lt;/secondary-title&gt;&lt;/titles&gt;&lt;periodical&gt;&lt;full-title&gt;Età Evolutiva&lt;/full-title&gt;&lt;/periodical&gt;&lt;pages&gt;66-76&lt;/pages&gt;&lt;volume&gt;78&lt;/volume&gt;&lt;keywords&gt;&lt;keyword&gt;attachment behavior&lt;/keyword&gt;&lt;keyword&gt;mother child interactional styles&lt;/keyword&gt;&lt;keyword&gt;responsiveness&lt;/keyword&gt;&lt;keyword&gt;mother-child relationship&lt;/keyword&gt;&lt;keyword&gt;Interpersonal Interaction&lt;/keyword&gt;&lt;keyword&gt;Mother Child Relations&lt;/keyword&gt;&lt;keyword&gt;Parenting Style&lt;/keyword&gt;&lt;keyword&gt;Dyads&lt;/keyword&gt;&lt;keyword&gt;Mothers&lt;/keyword&gt;&lt;/keywords&gt;&lt;dates&gt;&lt;year&gt;2004&lt;/year&gt;&lt;/dates&gt;&lt;pub-location&gt;Italy&lt;/pub-location&gt;&lt;publisher&gt;Giunti Gruppo Editoriale SPA&lt;/publisher&gt;&lt;isbn&gt;0392-0658&lt;/isbn&gt;&lt;call-num&gt;17&lt;/call-num&gt;&lt;label&gt;ja&lt;/label&gt;&lt;urls&gt;&lt;related-urls&gt;&lt;url&gt;http://search.ebscohost.com/login.aspx?direct=true&amp;amp;db=psyh&amp;amp;AN=2004-15850-006&amp;amp;site=ehost-live&lt;/url&gt;&lt;/related-urls&gt;&lt;/urls&gt;&lt;remote-database-name&gt;psyh&lt;/remote-database-name&gt;&lt;remote-database-provider&gt;EBSCOhost&lt;/remote-database-provider&gt;&lt;research-notes&gt;AAI, SSP, Sensitivity&lt;/research-notes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04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0.50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Sagi</w:t>
            </w:r>
            <w:proofErr w:type="spellEnd"/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&gt;&lt;Author&gt;Sagi&lt;/Author&gt;&lt;Year&gt;1997&lt;/Year&gt;&lt;RecNum&gt;130&lt;/RecNum&gt;&lt;DisplayText&gt;(1997)&lt;/DisplayText&gt;&lt;record&gt;&lt;rec-number&gt;130&lt;/rec-number&gt;&lt;foreign-keys&gt;&lt;key app="EN" db-id="05xwxwxz1sdtz3eftpppe50irzxapvxft20w" timestamp="1402496720"&gt;130&lt;/key&gt;&lt;/foreign-keys&gt;&lt;ref-type name="Journal Article"&gt;17&lt;/ref-type&gt;&lt;contributors&gt;&lt;authors&gt;&lt;author&gt;Sagi, A.&lt;/author&gt;&lt;author&gt;Van IJzendoorn, M. H.&lt;/author&gt;&lt;author&gt;Scharf, M.&lt;/author&gt;&lt;author&gt;Joels, T.&lt;/author&gt;&lt;author&gt;Koren-Karie, N.&lt;/author&gt;&lt;author&gt;Mayseless, O.&lt;/author&gt;&lt;author&gt;Aviezer, O.&lt;/author&gt;&lt;/authors&gt;&lt;/contributors&gt;&lt;titles&gt;&lt;title&gt;Ecological constraints for intergenerational transmission of attachment&lt;/title&gt;&lt;secondary-title&gt;International Journal of Behavioral Development&lt;/secondary-title&gt;&lt;/titles&gt;&lt;periodical&gt;&lt;full-title&gt;International Journal of Behavioral Development&lt;/full-title&gt;&lt;abbr-1&gt;Int. J. Behav. Dev.&lt;/abbr-1&gt;&lt;/periodical&gt;&lt;pages&gt;287-299&lt;/pages&gt;&lt;volume&gt;20&lt;/volume&gt;&lt;number&gt;2&lt;/number&gt;&lt;dates&gt;&lt;year&gt;1997&lt;/year&gt;&lt;pub-dates&gt;&lt;date&gt;Feb&lt;/date&gt;&lt;/pub-dates&gt;&lt;/dates&gt;&lt;isbn&gt;0165-0254&lt;/isbn&gt;&lt;accession-num&gt;WOS:A1997WR31000007&lt;/accession-num&gt;&lt;call-num&gt;81&lt;/call-num&gt;&lt;label&gt;Ja&lt;/label&gt;&lt;urls&gt;&lt;related-urls&gt;&lt;url&gt;&lt;style face="underline" font="default" size="100%"&gt;&amp;lt;Go to ISI&amp;gt;://WOS:A1997WR31000007&lt;/style&gt;&lt;/url&gt;&lt;/related-urls&gt;&lt;/urls&gt;&lt;research-notes&gt;AAI, SSP &lt;/research-notes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1997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0.68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t xml:space="preserve">Schuengel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instrText xml:space="preserve"> ADDIN EN.CITE &lt;EndNote&gt;&lt;Cite ExcludeAuth="1"&gt;&lt;Author&gt;Schuengel&lt;/Author&gt;&lt;Year&gt;1999&lt;/Year&gt;&lt;RecNum&gt;134&lt;/RecNum&gt;&lt;DisplayText&gt;(1999)&lt;/DisplayText&gt;&lt;record&gt;&lt;rec-number&gt;134&lt;/rec-number&gt;&lt;foreign-keys&gt;&lt;key app="EN" db-id="05xwxwxz1sdtz3eftpppe50irzxapvxft20w" timestamp="1402496721"&gt;134&lt;/key&gt;&lt;/foreign-keys&gt;&lt;ref-type name="Journal Article"&gt;17&lt;/ref-type&gt;&lt;contributors&gt;&lt;authors&gt;&lt;author&gt;Schuengel, C.&lt;/author&gt;&lt;author&gt;Bakermans-Kranenburg, M. J.&lt;/author&gt;&lt;author&gt;van IJzendoorn, M. H.&lt;/author&gt;&lt;/authors&gt;&lt;/contributors&gt;&lt;titles&gt;&lt;title&gt;Frightening maternal behavior linking unresolved loss and disorganized infant attachment&lt;/title&gt;&lt;secondary-title&gt;Journal of Consulting and Clinical Psychology&lt;/secondary-title&gt;&lt;/titles&gt;&lt;periodical&gt;&lt;full-title&gt;Journal of Consulting and Clinical Psychology&lt;/full-title&gt;&lt;/periodical&gt;&lt;pages&gt;54-63&lt;/pages&gt;&lt;volume&gt;67&lt;/volume&gt;&lt;number&gt;1&lt;/number&gt;&lt;dates&gt;&lt;year&gt;1999&lt;/year&gt;&lt;pub-dates&gt;&lt;date&gt;Feb&lt;/date&gt;&lt;/pub-dates&gt;&lt;/dates&gt;&lt;isbn&gt;0022-006X&lt;/isbn&gt;&lt;accession-num&gt;WOS:000078454700007&lt;/accession-num&gt;&lt;call-num&gt;49&lt;/call-num&gt;&lt;label&gt;ja&lt;/label&gt;&lt;urls&gt;&lt;related-urls&gt;&lt;url&gt;&amp;lt;Go to ISI&amp;gt;://WOS:000078454700007&lt;/url&gt;&lt;/related-urls&gt;&lt;/urls&gt;&lt;electronic-resource-num&gt;10.1037//0022-006x.67.1.54&lt;/electronic-resource-num&gt;&lt;research-notes&gt;AAI, SSP, Sensitivity &lt;/research-notes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  <w:lang w:val="nl-NL"/>
              </w:rPr>
              <w:t>(1999)</w:t>
            </w: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2.64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Sherman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&gt;&lt;Author&gt;Sherman&lt;/Author&gt;&lt;Year&gt;2009&lt;/Year&gt;&lt;RecNum&gt;138&lt;/RecNum&gt;&lt;DisplayText&gt;(2009)&lt;/DisplayText&gt;&lt;record&gt;&lt;rec-number&gt;138&lt;/rec-number&gt;&lt;foreign-keys&gt;&lt;key app="EN" db-id="05xwxwxz1sdtz3eftpppe50irzxapvxft20w" timestamp="1402496723"&gt;138&lt;/key&gt;&lt;/foreign-keys&gt;&lt;ref-type name="Thesis"&gt;32&lt;/ref-type&gt;&lt;contributors&gt;&lt;authors&gt;&lt;author&gt;Sherman, L. J.&lt;/author&gt;&lt;/authors&gt;&lt;tertiary-authors&gt;&lt;author&gt;Cassidy, Jude&lt;/author&gt;&lt;/tertiary-authors&gt;&lt;/contributors&gt;&lt;titles&gt;&lt;title&gt;Bridging the attachment transmission gap with maternal mind-mindedness and infant temperament&lt;/title&gt;&lt;/titles&gt;&lt;pages&gt;102&lt;/pages&gt;&lt;volume&gt;1469466&lt;/volume&gt;&lt;keywords&gt;&lt;keyword&gt;Psychology&lt;/keyword&gt;&lt;keyword&gt;Adult attachment&lt;/keyword&gt;&lt;keyword&gt;Attachment&lt;/keyword&gt;&lt;keyword&gt;Infant attachment&lt;/keyword&gt;&lt;keyword&gt;Irritability&lt;/keyword&gt;&lt;keyword&gt;Mind-mindedness&lt;/keyword&gt;&lt;keyword&gt;Temperament&lt;/keyword&gt;&lt;keyword&gt;Developmental psychology&lt;/keyword&gt;&lt;keyword&gt;0620:Developmental psychology&lt;/keyword&gt;&lt;/keywords&gt;&lt;dates&gt;&lt;year&gt;2009&lt;/year&gt;&lt;pub-dates&gt;&lt;date&gt;2009&lt;/date&gt;&lt;/pub-dates&gt;&lt;/dates&gt;&lt;pub-location&gt;MD&lt;/pub-location&gt;&lt;publisher&gt;University of Maryland, College Park&lt;/publisher&gt;&lt;isbn&gt;9781109383577&lt;/isbn&gt;&lt;accession-num&gt;304923305&lt;/accession-num&gt;&lt;call-num&gt;123&lt;/call-num&gt;&lt;label&gt;Ja&lt;/label&gt;&lt;work-type&gt;M.S.&lt;/work-type&gt;&lt;urls&gt;&lt;related-urls&gt;&lt;url&gt;http://search.proquest.com/docview/304923305?accountid=10978&lt;/url&gt;&lt;/related-urls&gt;&lt;/urls&gt;&lt;research-notes&gt;AAI, SSP&lt;/research-notes&gt;&lt;language&gt;English&lt;/languag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09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2.58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Solomon &amp; George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&gt;&lt;Author&gt;Solomon&lt;/Author&gt;&lt;Year&gt;2011&lt;/Year&gt;&lt;RecNum&gt;263&lt;/RecNum&gt;&lt;DisplayText&gt;(2011)&lt;/DisplayText&gt;&lt;record&gt;&lt;rec-number&gt;263&lt;/rec-number&gt;&lt;foreign-keys&gt;&lt;key app="EN" db-id="05xwxwxz1sdtz3eftpppe50irzxapvxft20w" timestamp="1420734381"&gt;263&lt;/key&gt;&lt;/foreign-keys&gt;&lt;ref-type name="Book Section"&gt;5&lt;/ref-type&gt;&lt;contributors&gt;&lt;authors&gt;&lt;author&gt;Solomon, J.&lt;/author&gt;&lt;author&gt;George, C.&lt;/author&gt;&lt;/authors&gt;&lt;secondary-authors&gt;&lt;author&gt;Solomon, J.&lt;/author&gt;&lt;author&gt;George, C.&lt;/author&gt;&lt;/secondary-authors&gt;&lt;/contributors&gt;&lt;titles&gt;&lt;title&gt;Disorganization of maternal caregiving across two generations: The origins of caregiving helplessness&lt;/title&gt;&lt;secondary-title&gt;Disorganized attachment and caregiving&lt;/secondary-title&gt;&lt;/titles&gt;&lt;dates&gt;&lt;year&gt;2011&lt;/year&gt;&lt;/dates&gt;&lt;pub-location&gt;New York, NY&lt;/pub-location&gt;&lt;publisher&gt;Guilford Press&lt;/publisher&gt;&lt;urls&gt;&lt;/urls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11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98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6.15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Tarabulsy</w:t>
            </w:r>
            <w:proofErr w:type="spellEnd"/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&gt;&lt;Author&gt;Tarabulsy&lt;/Author&gt;&lt;Year&gt;2005&lt;/Year&gt;&lt;RecNum&gt;148&lt;/RecNum&gt;&lt;DisplayText&gt;(2005)&lt;/DisplayText&gt;&lt;record&gt;&lt;rec-number&gt;148&lt;/rec-number&gt;&lt;foreign-keys&gt;&lt;key app="EN" db-id="05xwxwxz1sdtz3eftpppe50irzxapvxft20w" timestamp="1402496724"&gt;148&lt;/key&gt;&lt;/foreign-keys&gt;&lt;ref-type name="Journal Article"&gt;17&lt;/ref-type&gt;&lt;contributors&gt;&lt;authors&gt;&lt;author&gt;Tarabulsy, G. M.&lt;/author&gt;&lt;author&gt;Bernier, A.&lt;/author&gt;&lt;author&gt;Provost, M. A.&lt;/author&gt;&lt;author&gt;Maranda, J.&lt;/author&gt;&lt;author&gt;Larose, S.&lt;/author&gt;&lt;author&gt;Moss, E.&lt;/author&gt;&lt;author&gt;Larose, M.&lt;/author&gt;&lt;author&gt;Tessier, R.&lt;/author&gt;&lt;/authors&gt;&lt;/contributors&gt;&lt;titles&gt;&lt;title&gt;Another look inside the gap: Ecological contributions to the transmission of attachment in a sample of adolescent mother-infant dyads&lt;/title&gt;&lt;secondary-title&gt;Developmental Psychology&lt;/secondary-title&gt;&lt;/titles&gt;&lt;periodical&gt;&lt;full-title&gt;Developmental Psychology&lt;/full-title&gt;&lt;/periodical&gt;&lt;pages&gt;212-224&lt;/pages&gt;&lt;volume&gt;41&lt;/volume&gt;&lt;number&gt;1&lt;/number&gt;&lt;keywords&gt;&lt;keyword&gt;Infants&lt;/keyword&gt;&lt;keyword&gt;Depression (Psychology)&lt;/keyword&gt;&lt;keyword&gt;Attachment Behavior&lt;/keyword&gt;&lt;keyword&gt;Mothers&lt;/keyword&gt;&lt;keyword&gt;Parent Child Relationship&lt;/keyword&gt;&lt;keyword&gt;Early Parenthood&lt;/keyword&gt;&lt;keyword&gt;Psychological Patterns&lt;/keyword&gt;&lt;keyword&gt;Parent Education&lt;/keyword&gt;&lt;keyword&gt;Family Influence&lt;/keyword&gt;&lt;keyword&gt;Fathers&lt;/keyword&gt;&lt;keyword&gt;Grandparents&lt;/keyword&gt;&lt;keyword&gt;Infant Behavior&lt;/keyword&gt;&lt;/keywords&gt;&lt;dates&gt;&lt;year&gt;2005&lt;/year&gt;&lt;/dates&gt;&lt;publisher&gt;Developmental Psychology&lt;/publisher&gt;&lt;isbn&gt;0012-1649&lt;/isbn&gt;&lt;call-num&gt;54&lt;/call-num&gt;&lt;label&gt;ja&lt;/label&gt;&lt;urls&gt;&lt;related-urls&gt;&lt;url&gt;http://search.ebscohost.com/login.aspx?direct=true&amp;amp;db=eric&amp;amp;AN=EJ684959&amp;amp;site=ehost-live&lt;/url&gt;&lt;url&gt;http://www.apa.org/journals&lt;/url&gt;&lt;/related-urls&gt;&lt;/urls&gt;&lt;remote-database-name&gt;eric&lt;/remote-database-name&gt;&lt;remote-database-provider&gt;EBSCOhost&lt;/remote-database-provider&gt;&lt;research-notes&gt;AAI, SSP, Sensitivity &lt;/research-notes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05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.99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TbWl0aC1OaWVsc2VuPC9BdXRo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</w:fldData>
              </w:fldCha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TbWl0aC1OaWVsc2VuPC9BdXRo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</w:fldData>
              </w:fldCha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Smith-Nielsen et al. (2015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2.80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Van </w:t>
            </w:r>
            <w:proofErr w:type="spellStart"/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Londen</w:t>
            </w:r>
            <w:proofErr w:type="spellEnd"/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 – </w:t>
            </w:r>
            <w:proofErr w:type="spellStart"/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Barentsen</w:t>
            </w:r>
            <w:proofErr w:type="spellEnd"/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&gt;&lt;Author&gt;Londen-Barentsen&lt;/Author&gt;&lt;Year&gt;2002&lt;/Year&gt;&lt;RecNum&gt;108&lt;/RecNum&gt;&lt;DisplayText&gt;(2002)&lt;/DisplayText&gt;&lt;record&gt;&lt;rec-number&gt;108&lt;/rec-number&gt;&lt;foreign-keys&gt;&lt;key app="EN" db-id="05xwxwxz1sdtz3eftpppe50irzxapvxft20w" timestamp="1402496716"&gt;108&lt;/key&gt;&lt;/foreign-keys&gt;&lt;ref-type name="Thesis"&gt;32&lt;/ref-type&gt;&lt;contributors&gt;&lt;authors&gt;&lt;author&gt;van Londen-Barentsen, W.M.&lt;/author&gt;&lt;/authors&gt;&lt;/contributors&gt;&lt;titles&gt;&lt;title&gt;Gehechtheid in adoptiegezinnen: intergenerationele overdracht en gedesorganiseerde gehechtheid [Attachment in adoptive families: Intergenerational transmission and disorganized attachment]&lt;/title&gt;&lt;/titles&gt;&lt;dates&gt;&lt;year&gt;2002&lt;/year&gt;&lt;/dates&gt;&lt;call-num&gt;118&lt;/call-num&gt;&lt;label&gt;Ja&lt;/label&gt;&lt;work-type&gt;Unpublished PhD dissertation&lt;/work-type&gt;&lt;urls&gt;&lt;/urls&gt;&lt;research-notes&gt;AAI, SSP, Sensitivity&lt;/research-notes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02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2.18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Verhage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&gt;&lt;Author&gt;Verhage&lt;/Author&gt;&lt;Year&gt;2013&lt;/Year&gt;&lt;RecNum&gt;152&lt;/RecNum&gt;&lt;DisplayText&gt;(2013)&lt;/DisplayText&gt;&lt;record&gt;&lt;rec-number&gt;152&lt;/rec-number&gt;&lt;foreign-keys&gt;&lt;key app="EN" db-id="05xwxwxz1sdtz3eftpppe50irzxapvxft20w" timestamp="1402496725"&gt;152&lt;/key&gt;&lt;/foreign-keys&gt;&lt;ref-type name="Thesis"&gt;32&lt;/ref-type&gt;&lt;contributors&gt;&lt;authors&gt;&lt;author&gt;Verhage, M. L.&lt;/author&gt;&lt;/authors&gt;&lt;/contributors&gt;&lt;titles&gt;&lt;title&gt;From expecting to experiencing: The role of parenting self-efficacy in the transition to parenthood&lt;/title&gt;&lt;/titles&gt;&lt;keywords&gt;&lt;keyword&gt;parenting self-efficacy&lt;/keyword&gt;&lt;keyword&gt;transition to parenthood&lt;/keyword&gt;&lt;keyword&gt;infant crying&lt;/keyword&gt;&lt;keyword&gt;infant temperament&lt;/keyword&gt;&lt;keyword&gt;intergenerational transmission of attachment&lt;/keyword&gt;&lt;/keywords&gt;&lt;dates&gt;&lt;year&gt;2013&lt;/year&gt;&lt;/dates&gt;&lt;call-num&gt;127&lt;/call-num&gt;&lt;label&gt;*&lt;/label&gt;&lt;work-type&gt;Unpublished PhD dissertation&lt;/work-type&gt;&lt;urls&gt;&lt;/urls&gt;&lt;research-notes&gt;AAI, SSP&lt;/research-notes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13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311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9.66</w:t>
            </w:r>
          </w:p>
        </w:tc>
      </w:tr>
      <w:tr w:rsidR="00641507" w:rsidRPr="00386DFE" w:rsidTr="00145E02">
        <w:tc>
          <w:tcPr>
            <w:tcW w:w="3743" w:type="dxa"/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 xml:space="preserve">Ward &amp; Carlson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&gt;&lt;Author&gt;Ward&lt;/Author&gt;&lt;Year&gt;1995&lt;/Year&gt;&lt;RecNum&gt;158&lt;/RecNum&gt;&lt;DisplayText&gt;(1995)&lt;/DisplayText&gt;&lt;record&gt;&lt;rec-number&gt;158&lt;/rec-number&gt;&lt;foreign-keys&gt;&lt;key app="EN" db-id="05xwxwxz1sdtz3eftpppe50irzxapvxft20w" timestamp="1402496726"&gt;158&lt;/key&gt;&lt;/foreign-keys&gt;&lt;ref-type name="Journal Article"&gt;17&lt;/ref-type&gt;&lt;contributors&gt;&lt;authors&gt;&lt;author&gt;Ward, M. J.&lt;/author&gt;&lt;author&gt;Carlson, E. A.&lt;/author&gt;&lt;/authors&gt;&lt;/contributors&gt;&lt;titles&gt;&lt;title&gt;Associations among adult attachment representations, maternal sensitivity, and infant-mother attachment in a sample of adolescent mothers&lt;/title&gt;&lt;secondary-title&gt;Child Development&lt;/secondary-title&gt;&lt;/titles&gt;&lt;periodical&gt;&lt;full-title&gt;Child Development&lt;/full-title&gt;&lt;abbr-1&gt;Child Dev.&lt;/abbr-1&gt;&lt;/periodical&gt;&lt;pages&gt;69-79&lt;/pages&gt;&lt;volume&gt;66&lt;/volume&gt;&lt;number&gt;1&lt;/number&gt;&lt;keywords&gt;&lt;keyword&gt;Adolescent Attitudes&lt;/keyword&gt;&lt;keyword&gt;Adolescents&lt;/keyword&gt;&lt;keyword&gt;Attachment Behavior&lt;/keyword&gt;&lt;keyword&gt;Early Parenthood&lt;/keyword&gt;&lt;keyword&gt;Infants&lt;/keyword&gt;&lt;keyword&gt;Longitudinal Studies&lt;/keyword&gt;&lt;keyword&gt;Mother Attitudes&lt;/keyword&gt;&lt;keyword&gt;Mothers&lt;/keyword&gt;&lt;keyword&gt;Parent Child Relationship&lt;/keyword&gt;&lt;keyword&gt;Prenatal Influences&lt;/keyword&gt;&lt;/keywords&gt;&lt;dates&gt;&lt;year&gt;1995&lt;/year&gt;&lt;/dates&gt;&lt;publisher&gt;Child Development&lt;/publisher&gt;&lt;isbn&gt;0009-3920&lt;/isbn&gt;&lt;call-num&gt;62&lt;/call-num&gt;&lt;label&gt;ja&lt;/label&gt;&lt;urls&gt;&lt;related-urls&gt;&lt;url&gt;http://search.ebscohost.com/login.aspx?direct=true&amp;amp;db=eric&amp;amp;AN=EJ501869&amp;amp;site=ehost-live&lt;/url&gt;&lt;/related-urls&gt;&lt;/urls&gt;&lt;remote-database-name&gt;eric&lt;/remote-database-name&gt;&lt;remote-database-provider&gt;EBSCOhost&lt;/remote-database-provider&gt;&lt;research-notes&gt;AAI, SSP, Sensitivity&lt;/research-notes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1995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88</w:t>
            </w:r>
          </w:p>
        </w:tc>
        <w:tc>
          <w:tcPr>
            <w:tcW w:w="2542" w:type="dxa"/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2.73</w:t>
            </w:r>
          </w:p>
        </w:tc>
      </w:tr>
      <w:tr w:rsidR="00641507" w:rsidRPr="00386DFE" w:rsidTr="00145E02">
        <w:tc>
          <w:tcPr>
            <w:tcW w:w="3743" w:type="dxa"/>
            <w:tcBorders>
              <w:bottom w:val="single" w:sz="4" w:space="0" w:color="auto"/>
            </w:tcBorders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t xml:space="preserve">Wong et al. 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&gt;&lt;Author&gt;Wong&lt;/Author&gt;&lt;Year&gt;2009&lt;/Year&gt;&lt;RecNum&gt;211&lt;/RecNum&gt;&lt;DisplayText&gt;(2009)&lt;/DisplayText&gt;&lt;record&gt;&lt;rec-number&gt;211&lt;/rec-number&gt;&lt;foreign-keys&gt;&lt;key app="EN" db-id="05xwxwxz1sdtz3eftpppe50irzxapvxft20w" timestamp="1409750361"&gt;211&lt;/key&gt;&lt;/foreign-keys&gt;&lt;ref-type name="Conference Proceedings"&gt;10&lt;/ref-type&gt;&lt;contributors&gt;&lt;authors&gt;&lt;author&gt;Wong, M. S.&lt;/author&gt;&lt;author&gt;Mangelsdorf, S. C.&lt;/author&gt;&lt;author&gt;Brown, G. L.&lt;/author&gt;&lt;author&gt;Shigeto, A.&lt;/author&gt;&lt;author&gt;Neff, C.&lt;/author&gt;&lt;author&gt;Schoppe-Sullivan, S. J.&lt;/author&gt;&lt;author&gt;Perkins, A.&lt;/author&gt;&lt;/authors&gt;&lt;/contributors&gt;&lt;titles&gt;&lt;title&gt;Adult and infant attachment as predictors of triadic family interactions&lt;/title&gt;&lt;secondary-title&gt;Biennial Meeting of the Society for Research in Child Development&lt;/secondary-title&gt;&lt;/titles&gt;&lt;dates&gt;&lt;year&gt;2009&lt;/year&gt;&lt;pub-dates&gt;&lt;date&gt;April&lt;/date&gt;&lt;/pub-dates&gt;&lt;/dates&gt;&lt;pub-location&gt;Denver, USA&lt;/pub-location&gt;&lt;urls&gt;&lt;/urls&gt;&lt;access-date&gt;*&lt;/access-date&gt;&lt;/record&gt;&lt;/Cite&gt;&lt;/EndNote&gt;</w:instrTex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86DFE">
              <w:rPr>
                <w:rFonts w:ascii="Times New Roman" w:hAnsi="Times New Roman" w:cs="Times New Roman"/>
                <w:noProof/>
                <w:sz w:val="24"/>
                <w:szCs w:val="24"/>
              </w:rPr>
              <w:t>(2009)</w:t>
            </w:r>
            <w:r w:rsidRPr="00386D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90" w:type="dxa"/>
            <w:tcBorders>
              <w:bottom w:val="single" w:sz="4" w:space="0" w:color="auto"/>
            </w:tcBorders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96</w:t>
            </w:r>
          </w:p>
        </w:tc>
        <w:tc>
          <w:tcPr>
            <w:tcW w:w="2542" w:type="dxa"/>
            <w:tcBorders>
              <w:bottom w:val="single" w:sz="4" w:space="0" w:color="auto"/>
            </w:tcBorders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6.09</w:t>
            </w:r>
          </w:p>
        </w:tc>
      </w:tr>
      <w:tr w:rsidR="00641507" w:rsidRPr="00386DFE" w:rsidTr="00145E02">
        <w:tc>
          <w:tcPr>
            <w:tcW w:w="3743" w:type="dxa"/>
            <w:tcBorders>
              <w:top w:val="single" w:sz="4" w:space="0" w:color="auto"/>
            </w:tcBorders>
          </w:tcPr>
          <w:p w:rsidR="00641507" w:rsidRPr="00386DFE" w:rsidRDefault="00641507" w:rsidP="00145E0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1490" w:type="dxa"/>
            <w:tcBorders>
              <w:top w:val="single" w:sz="4" w:space="0" w:color="auto"/>
            </w:tcBorders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3,218</w:t>
            </w:r>
          </w:p>
        </w:tc>
        <w:tc>
          <w:tcPr>
            <w:tcW w:w="2542" w:type="dxa"/>
            <w:tcBorders>
              <w:top w:val="single" w:sz="4" w:space="0" w:color="auto"/>
            </w:tcBorders>
          </w:tcPr>
          <w:p w:rsidR="00641507" w:rsidRPr="00386DFE" w:rsidRDefault="00641507" w:rsidP="00145E0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86DFE">
              <w:rPr>
                <w:rFonts w:ascii="Times New Roman" w:hAnsi="Times New Roman" w:cs="Times New Roman"/>
                <w:sz w:val="24"/>
                <w:szCs w:val="24"/>
              </w:rPr>
              <w:t>100.00</w:t>
            </w:r>
          </w:p>
        </w:tc>
      </w:tr>
    </w:tbl>
    <w:p w:rsidR="00641507" w:rsidRPr="00AB1DCE" w:rsidRDefault="00641507" w:rsidP="00641507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641507" w:rsidRDefault="00641507" w:rsidP="00107183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07183" w:rsidRPr="00C75A7E" w:rsidRDefault="00641507" w:rsidP="00107183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column"/>
      </w:r>
      <w:r w:rsidR="00107183" w:rsidRPr="00C75A7E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fldChar w:fldCharType="begin"/>
      </w:r>
      <w:r w:rsidRPr="00386DFE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86DFE">
        <w:rPr>
          <w:rFonts w:ascii="Times New Roman" w:hAnsi="Times New Roman" w:cs="Times New Roman"/>
          <w:sz w:val="24"/>
          <w:szCs w:val="24"/>
        </w:rPr>
        <w:fldChar w:fldCharType="separate"/>
      </w:r>
      <w:r w:rsidRPr="00386DFE">
        <w:rPr>
          <w:rFonts w:ascii="Times New Roman" w:hAnsi="Times New Roman" w:cs="Times New Roman"/>
          <w:sz w:val="24"/>
          <w:szCs w:val="24"/>
        </w:rPr>
        <w:t xml:space="preserve">Bailey, H. N., Tarabulsy, G. M., Moran, G., Pederson, D. R., &amp; Bento, S. (2017). New insight on intergenerational attachment from a relationship-based analysis. </w:t>
      </w:r>
      <w:r w:rsidRPr="00386DFE">
        <w:rPr>
          <w:rFonts w:ascii="Times New Roman" w:hAnsi="Times New Roman" w:cs="Times New Roman"/>
          <w:i/>
          <w:sz w:val="24"/>
          <w:szCs w:val="24"/>
        </w:rPr>
        <w:t>Development and Psychopathology, 29</w:t>
      </w:r>
      <w:r w:rsidRPr="00386DFE">
        <w:rPr>
          <w:rFonts w:ascii="Times New Roman" w:hAnsi="Times New Roman" w:cs="Times New Roman"/>
          <w:sz w:val="24"/>
          <w:szCs w:val="24"/>
        </w:rPr>
        <w:t>(2), 433-448. doi: 10.1017/s0954579417000098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Behrens, K. Y., Haltigan, J. D., &amp; Bahm, N. I. G. (2016). Infant attachment, adult attachment, and maternal sensitivity: revisiting the intergenerational transmission gap. </w:t>
      </w:r>
      <w:r w:rsidRPr="00386DFE">
        <w:rPr>
          <w:rFonts w:ascii="Times New Roman" w:hAnsi="Times New Roman" w:cs="Times New Roman"/>
          <w:i/>
          <w:sz w:val="24"/>
          <w:szCs w:val="24"/>
        </w:rPr>
        <w:t>Attachment &amp; Human Development, 18</w:t>
      </w:r>
      <w:r w:rsidRPr="00386DFE">
        <w:rPr>
          <w:rFonts w:ascii="Times New Roman" w:hAnsi="Times New Roman" w:cs="Times New Roman"/>
          <w:sz w:val="24"/>
          <w:szCs w:val="24"/>
        </w:rPr>
        <w:t>(4), 337-353. doi: 10.1080/14616734.2016.1167095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Behrens, K. Y., Hesse, E., &amp; Main, M. (2007). Mothers' attachment status as determined by the Adult Attachment Interview predicts their 6-year-olds' reunion responses: A study conducted in Japan. </w:t>
      </w:r>
      <w:r w:rsidRPr="00386DFE">
        <w:rPr>
          <w:rFonts w:ascii="Times New Roman" w:hAnsi="Times New Roman" w:cs="Times New Roman"/>
          <w:i/>
          <w:sz w:val="24"/>
          <w:szCs w:val="24"/>
        </w:rPr>
        <w:t>Developmental Psychology, 43</w:t>
      </w:r>
      <w:r w:rsidRPr="00386DFE">
        <w:rPr>
          <w:rFonts w:ascii="Times New Roman" w:hAnsi="Times New Roman" w:cs="Times New Roman"/>
          <w:sz w:val="24"/>
          <w:szCs w:val="24"/>
        </w:rPr>
        <w:t>(6), 1553-1567. doi: 10.1037/0012-1649.43.6.1553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Behringer, J., Reiner, I., &amp; Spangler, G. (2011). Maternal representations of past and current attachment relationships, and emotional experience across the transition to motherhood: A longitudinal study. </w:t>
      </w:r>
      <w:r w:rsidRPr="00386DFE">
        <w:rPr>
          <w:rFonts w:ascii="Times New Roman" w:hAnsi="Times New Roman" w:cs="Times New Roman"/>
          <w:i/>
          <w:sz w:val="24"/>
          <w:szCs w:val="24"/>
        </w:rPr>
        <w:t>Journal of Family Psychology, 25</w:t>
      </w:r>
      <w:r w:rsidRPr="00386DFE">
        <w:rPr>
          <w:rFonts w:ascii="Times New Roman" w:hAnsi="Times New Roman" w:cs="Times New Roman"/>
          <w:sz w:val="24"/>
          <w:szCs w:val="24"/>
        </w:rPr>
        <w:t>(2), 210-219. doi: 10.1037/a0023083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Bernier, A., &amp; Dozier, M. (2003). Bridging the attachment transmission gap: The role of maternal mind-mindedness. </w:t>
      </w:r>
      <w:r w:rsidRPr="00386DFE">
        <w:rPr>
          <w:rFonts w:ascii="Times New Roman" w:hAnsi="Times New Roman" w:cs="Times New Roman"/>
          <w:i/>
          <w:sz w:val="24"/>
          <w:szCs w:val="24"/>
        </w:rPr>
        <w:t>International Journal of Behavioral Development, 27</w:t>
      </w:r>
      <w:r w:rsidRPr="00386DFE">
        <w:rPr>
          <w:rFonts w:ascii="Times New Roman" w:hAnsi="Times New Roman" w:cs="Times New Roman"/>
          <w:sz w:val="24"/>
          <w:szCs w:val="24"/>
        </w:rPr>
        <w:t>(4), 355-365. doi: 10.1080/01650250244000399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Bernier, A., Matte-Gagné, C., Bélanger, M.-È., &amp; Whipple, N. (2014). Taking stock of two decades of attachment transmission gap: Broadening the assessment of maternal behavior. </w:t>
      </w:r>
      <w:r w:rsidRPr="00386DFE">
        <w:rPr>
          <w:rFonts w:ascii="Times New Roman" w:hAnsi="Times New Roman" w:cs="Times New Roman"/>
          <w:i/>
          <w:sz w:val="24"/>
          <w:szCs w:val="24"/>
        </w:rPr>
        <w:t>Child Development, 85</w:t>
      </w:r>
      <w:r w:rsidRPr="00386DFE">
        <w:rPr>
          <w:rFonts w:ascii="Times New Roman" w:hAnsi="Times New Roman" w:cs="Times New Roman"/>
          <w:sz w:val="24"/>
          <w:szCs w:val="24"/>
        </w:rPr>
        <w:t>(5), 1852-1865. doi: 10.1111/cdev.12236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Berthelot, N., Ensink, K., Bernazzani, O., Normandin, L., Luyten, P., &amp; Fonagy, P. (2015). Intergenerational transmission of attachment in abused and neglected mothers: The role of trauma-specific reflective functioning. </w:t>
      </w:r>
      <w:r w:rsidRPr="00386DFE">
        <w:rPr>
          <w:rFonts w:ascii="Times New Roman" w:hAnsi="Times New Roman" w:cs="Times New Roman"/>
          <w:i/>
          <w:sz w:val="24"/>
          <w:szCs w:val="24"/>
        </w:rPr>
        <w:t>Infant Mental Health Journal, 36</w:t>
      </w:r>
      <w:r w:rsidRPr="00386DFE">
        <w:rPr>
          <w:rFonts w:ascii="Times New Roman" w:hAnsi="Times New Roman" w:cs="Times New Roman"/>
          <w:sz w:val="24"/>
          <w:szCs w:val="24"/>
        </w:rPr>
        <w:t>(2), 200-212. doi: 10.1002/imhj.21499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lastRenderedPageBreak/>
        <w:t xml:space="preserve">Brisch, K. H., Landers, S., Trost, K., Beck, A., &amp; Quehenberger, J. (2016). </w:t>
      </w:r>
      <w:r w:rsidRPr="00386DFE">
        <w:rPr>
          <w:rFonts w:ascii="Times New Roman" w:hAnsi="Times New Roman" w:cs="Times New Roman"/>
          <w:i/>
          <w:sz w:val="24"/>
          <w:szCs w:val="24"/>
        </w:rPr>
        <w:t>Entwicklung einer gesunden Eltern-Kind-Beziehung. Konzept und Erkenntnisse aus der SAFE®- Evaluationsstudie [Development of a healthy parent-child-relationship. Concept and findings from the SAFE® evaluation study]</w:t>
      </w:r>
      <w:r w:rsidRPr="00386DFE">
        <w:rPr>
          <w:rFonts w:ascii="Times New Roman" w:hAnsi="Times New Roman" w:cs="Times New Roman"/>
          <w:sz w:val="24"/>
          <w:szCs w:val="24"/>
        </w:rPr>
        <w:t xml:space="preserve">. Paper presented at the 15. Internationale Bindungskonferenz [15th International Attachment Conference], Munich, Germany. 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Cassibba, R., Castoro, G., Costantino, E., Sette, G., &amp; Van Ijzendoorn, M. H. (2015). Enhancing maternal sensitivity and infant attachment security with video feedback: An exploratory study in Italy. </w:t>
      </w:r>
      <w:r w:rsidRPr="00386DFE">
        <w:rPr>
          <w:rFonts w:ascii="Times New Roman" w:hAnsi="Times New Roman" w:cs="Times New Roman"/>
          <w:i/>
          <w:sz w:val="24"/>
          <w:szCs w:val="24"/>
        </w:rPr>
        <w:t>Infant Mental Health Journal, 36</w:t>
      </w:r>
      <w:r w:rsidRPr="00386DFE">
        <w:rPr>
          <w:rFonts w:ascii="Times New Roman" w:hAnsi="Times New Roman" w:cs="Times New Roman"/>
          <w:sz w:val="24"/>
          <w:szCs w:val="24"/>
        </w:rPr>
        <w:t>(1), 53-61. doi: 10.1002/imhj.21486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Cassibba, R., van IJzendoorn, M. H., &amp; Coppola, G. (2011). Emotional availability and attachment across generations: variations in patterns associated with infant health risk status. </w:t>
      </w:r>
      <w:r w:rsidRPr="00386DFE">
        <w:rPr>
          <w:rFonts w:ascii="Times New Roman" w:hAnsi="Times New Roman" w:cs="Times New Roman"/>
          <w:i/>
          <w:sz w:val="24"/>
          <w:szCs w:val="24"/>
        </w:rPr>
        <w:t>Child: Care, Health &amp; Development, 38</w:t>
      </w:r>
      <w:r w:rsidRPr="00386DFE">
        <w:rPr>
          <w:rFonts w:ascii="Times New Roman" w:hAnsi="Times New Roman" w:cs="Times New Roman"/>
          <w:sz w:val="24"/>
          <w:szCs w:val="24"/>
        </w:rPr>
        <w:t>(4), 538-544. doi: 10.1111/j.1365-2214.2011.01274.x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Chin, F. (2013). </w:t>
      </w:r>
      <w:r w:rsidRPr="00386DFE">
        <w:rPr>
          <w:rFonts w:ascii="Times New Roman" w:hAnsi="Times New Roman" w:cs="Times New Roman"/>
          <w:i/>
          <w:sz w:val="24"/>
          <w:szCs w:val="24"/>
        </w:rPr>
        <w:t>Cognitive and socio-emotional developmental competence in premature infants at 12 and 24 months: Predictors and developmental sequelae.</w:t>
      </w:r>
      <w:r w:rsidRPr="00386DFE">
        <w:rPr>
          <w:rFonts w:ascii="Times New Roman" w:hAnsi="Times New Roman" w:cs="Times New Roman"/>
          <w:sz w:val="24"/>
          <w:szCs w:val="24"/>
        </w:rPr>
        <w:t xml:space="preserve"> (3573727 Ph.D.), The Pennsylvania State University, PA. Retrieved from </w:t>
      </w:r>
      <w:hyperlink r:id="rId4" w:history="1">
        <w:r w:rsidRPr="00386DFE">
          <w:rPr>
            <w:rStyle w:val="Hyperlink"/>
            <w:rFonts w:ascii="Times New Roman" w:hAnsi="Times New Roman" w:cs="Times New Roman"/>
            <w:sz w:val="24"/>
            <w:szCs w:val="24"/>
          </w:rPr>
          <w:t>http://search.proquest.com/docview/1436170044?accountid=10978</w:t>
        </w:r>
      </w:hyperlink>
      <w:r w:rsidRPr="00386DFE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Coppola, G., Aureli, T., Grazia, A., &amp; Ponzetti, S. (2010). Relazioni fra dimensioni affettive e comportamenti regolatori nel primo anno di vita [Relation between affective dimenions and regulatory behaviors in the first year of life]. </w:t>
      </w:r>
      <w:r w:rsidRPr="00386DFE">
        <w:rPr>
          <w:rFonts w:ascii="Times New Roman" w:hAnsi="Times New Roman" w:cs="Times New Roman"/>
          <w:i/>
          <w:sz w:val="24"/>
          <w:szCs w:val="24"/>
        </w:rPr>
        <w:t>Età Evolutiva, 96</w:t>
      </w:r>
      <w:r w:rsidRPr="00386DFE">
        <w:rPr>
          <w:rFonts w:ascii="Times New Roman" w:hAnsi="Times New Roman" w:cs="Times New Roman"/>
          <w:sz w:val="24"/>
          <w:szCs w:val="24"/>
        </w:rPr>
        <w:t xml:space="preserve">, 51-63. 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Coppola, G., Ponzetti, S., &amp; Vaughn, B. E. (2014). Reminiscing style during conversations about emotion-laden events and effects of attachment security among Italian mother-child dyads. </w:t>
      </w:r>
      <w:r w:rsidRPr="00386DFE">
        <w:rPr>
          <w:rFonts w:ascii="Times New Roman" w:hAnsi="Times New Roman" w:cs="Times New Roman"/>
          <w:i/>
          <w:sz w:val="24"/>
          <w:szCs w:val="24"/>
        </w:rPr>
        <w:t>Social Development, 23</w:t>
      </w:r>
      <w:r w:rsidRPr="00386DFE">
        <w:rPr>
          <w:rFonts w:ascii="Times New Roman" w:hAnsi="Times New Roman" w:cs="Times New Roman"/>
          <w:sz w:val="24"/>
          <w:szCs w:val="24"/>
        </w:rPr>
        <w:t>(4), 702-718. doi: 10.1111/sode.12066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Costantini, A. (2006). </w:t>
      </w:r>
      <w:r w:rsidRPr="00386DFE">
        <w:rPr>
          <w:rFonts w:ascii="Times New Roman" w:hAnsi="Times New Roman" w:cs="Times New Roman"/>
          <w:i/>
          <w:sz w:val="24"/>
          <w:szCs w:val="24"/>
        </w:rPr>
        <w:t xml:space="preserve">Lo sviluppo linguistico ai 24, 30 e 36 mesi: il ruolo della sensibilità materna e dell’attaccamento infantile nei bambini prematuri e nati a termine </w:t>
      </w:r>
      <w:r w:rsidRPr="00386DFE">
        <w:rPr>
          <w:rFonts w:ascii="Times New Roman" w:hAnsi="Times New Roman" w:cs="Times New Roman"/>
          <w:i/>
          <w:sz w:val="24"/>
          <w:szCs w:val="24"/>
        </w:rPr>
        <w:lastRenderedPageBreak/>
        <w:t>[Language development at 24, 30, and 36 months: The role of maternal sensitivity and infant attachment in preterm and term children].</w:t>
      </w:r>
      <w:r w:rsidRPr="00386DFE">
        <w:rPr>
          <w:rFonts w:ascii="Times New Roman" w:hAnsi="Times New Roman" w:cs="Times New Roman"/>
          <w:sz w:val="24"/>
          <w:szCs w:val="24"/>
        </w:rPr>
        <w:t xml:space="preserve"> (Unpublished PhD dissertation).   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Costantino, E. (2007). </w:t>
      </w:r>
      <w:r w:rsidRPr="00386DFE">
        <w:rPr>
          <w:rFonts w:ascii="Times New Roman" w:hAnsi="Times New Roman" w:cs="Times New Roman"/>
          <w:i/>
          <w:sz w:val="24"/>
          <w:szCs w:val="24"/>
        </w:rPr>
        <w:t>Sviluppo infantile in condizione di disagio sociale: Ruolo dell’attaccamento e delle’intervento con video-feedback e discussione [Child development in socially disadvantaged conditions: The role of attachment and video-feedback intervention].</w:t>
      </w:r>
      <w:r w:rsidRPr="00386DFE">
        <w:rPr>
          <w:rFonts w:ascii="Times New Roman" w:hAnsi="Times New Roman" w:cs="Times New Roman"/>
          <w:sz w:val="24"/>
          <w:szCs w:val="24"/>
        </w:rPr>
        <w:t xml:space="preserve"> (Unpublished PhD dissertation).   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Finger, B. (2006). </w:t>
      </w:r>
      <w:r w:rsidRPr="00386DFE">
        <w:rPr>
          <w:rFonts w:ascii="Times New Roman" w:hAnsi="Times New Roman" w:cs="Times New Roman"/>
          <w:i/>
          <w:sz w:val="24"/>
          <w:szCs w:val="24"/>
        </w:rPr>
        <w:t>Exploring the intergenerational transmission of attachment disorganization.</w:t>
      </w:r>
      <w:r w:rsidRPr="00386DFE">
        <w:rPr>
          <w:rFonts w:ascii="Times New Roman" w:hAnsi="Times New Roman" w:cs="Times New Roman"/>
          <w:sz w:val="24"/>
          <w:szCs w:val="24"/>
        </w:rPr>
        <w:t xml:space="preserve"> (3240087 Ph.D.), The University of Chicago, IL. Retrieved from </w:t>
      </w:r>
      <w:hyperlink r:id="rId5" w:history="1">
        <w:r w:rsidRPr="00386DFE">
          <w:rPr>
            <w:rStyle w:val="Hyperlink"/>
            <w:rFonts w:ascii="Times New Roman" w:hAnsi="Times New Roman" w:cs="Times New Roman"/>
            <w:sz w:val="24"/>
            <w:szCs w:val="24"/>
          </w:rPr>
          <w:t>http://search.proquest.com/docview/304955719?accountid=10978</w:t>
        </w:r>
      </w:hyperlink>
      <w:r w:rsidRPr="00386DFE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Gloger-Tippelt, G., Gomille, B., Koenig, L., &amp; Vetter, J. (2002). Attachment representations in 6-year-olds: related longitudinally to the quality of attachment in infancy and mothers' attachment representations. </w:t>
      </w:r>
      <w:r w:rsidRPr="00386DFE">
        <w:rPr>
          <w:rFonts w:ascii="Times New Roman" w:hAnsi="Times New Roman" w:cs="Times New Roman"/>
          <w:i/>
          <w:sz w:val="24"/>
          <w:szCs w:val="24"/>
        </w:rPr>
        <w:t>Attachment &amp; Human Development, 4</w:t>
      </w:r>
      <w:r w:rsidRPr="00386DFE">
        <w:rPr>
          <w:rFonts w:ascii="Times New Roman" w:hAnsi="Times New Roman" w:cs="Times New Roman"/>
          <w:sz w:val="24"/>
          <w:szCs w:val="24"/>
        </w:rPr>
        <w:t>(3), 318-339. doi: 10.1080/14616730210167221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Gojman, S., Millan, S., Carlson, E., Sanchez, G., Rodarte, A., Gonzalez, P., &amp; Hernandez, G. (2012). Intergenerational relations of attachment: a research synthesis of urban/rural Mexican samples. </w:t>
      </w:r>
      <w:r w:rsidRPr="00386DFE">
        <w:rPr>
          <w:rFonts w:ascii="Times New Roman" w:hAnsi="Times New Roman" w:cs="Times New Roman"/>
          <w:i/>
          <w:sz w:val="24"/>
          <w:szCs w:val="24"/>
        </w:rPr>
        <w:t>Attachment &amp; Human Development, 14</w:t>
      </w:r>
      <w:r w:rsidRPr="00386DFE">
        <w:rPr>
          <w:rFonts w:ascii="Times New Roman" w:hAnsi="Times New Roman" w:cs="Times New Roman"/>
          <w:sz w:val="24"/>
          <w:szCs w:val="24"/>
        </w:rPr>
        <w:t>(6), 553-566. doi: 10.1080/14616734.2012.727255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>Hazen, N. L., McFarland, L., Jacobvitz, D., &amp; Boyd</w:t>
      </w:r>
      <w:r w:rsidRPr="00386DFE">
        <w:rPr>
          <w:rFonts w:ascii="Cambria Math" w:hAnsi="Cambria Math" w:cs="Cambria Math"/>
          <w:sz w:val="24"/>
          <w:szCs w:val="24"/>
        </w:rPr>
        <w:t>‐</w:t>
      </w:r>
      <w:r w:rsidRPr="00386DFE">
        <w:rPr>
          <w:rFonts w:ascii="Times New Roman" w:hAnsi="Times New Roman" w:cs="Times New Roman"/>
          <w:sz w:val="24"/>
          <w:szCs w:val="24"/>
        </w:rPr>
        <w:t xml:space="preserve">Soisson, E. (2010). Fathers’ frightening behaviours and sensitivity with infants: relations with fathers’ attachment representations, father–infant attachment, and children’s later outcomes. </w:t>
      </w:r>
      <w:r w:rsidRPr="00386DFE">
        <w:rPr>
          <w:rFonts w:ascii="Times New Roman" w:hAnsi="Times New Roman" w:cs="Times New Roman"/>
          <w:i/>
          <w:sz w:val="24"/>
          <w:szCs w:val="24"/>
        </w:rPr>
        <w:t>Early Child Development and Care, 180</w:t>
      </w:r>
      <w:r w:rsidRPr="00386DFE">
        <w:rPr>
          <w:rFonts w:ascii="Times New Roman" w:hAnsi="Times New Roman" w:cs="Times New Roman"/>
          <w:sz w:val="24"/>
          <w:szCs w:val="24"/>
        </w:rPr>
        <w:t>(1-2), 51-69. doi: 10.1080/03004430903414703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Klein Velderman, M., Bakermans-Kranenburg, M. J., Juffer, F., Van IJzendoorn, M. H., Mangelsdorf, S. C., &amp; Zevalkink, J. (2006). Preventing preschool externalizing behavior problems through video-feedback intervention in infancy. </w:t>
      </w:r>
      <w:r w:rsidRPr="00386DFE">
        <w:rPr>
          <w:rFonts w:ascii="Times New Roman" w:hAnsi="Times New Roman" w:cs="Times New Roman"/>
          <w:i/>
          <w:sz w:val="24"/>
          <w:szCs w:val="24"/>
        </w:rPr>
        <w:t>Infant Mental Health Journal, 27</w:t>
      </w:r>
      <w:r w:rsidRPr="00386DFE">
        <w:rPr>
          <w:rFonts w:ascii="Times New Roman" w:hAnsi="Times New Roman" w:cs="Times New Roman"/>
          <w:sz w:val="24"/>
          <w:szCs w:val="24"/>
        </w:rPr>
        <w:t>(5), 466-493. doi: 10.1002/imhj.20104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lastRenderedPageBreak/>
        <w:t xml:space="preserve">Leerkes, E. M., Supple, A. J., O'Brien, M., Calkins, S. D., Haltigan, J. D., Wong, M. S., &amp; Fortuna, K. (2015). Antecedents of maternal sensitivity during distressing tasks: integrating attachment, social information processing, and psychobiological perspectives. </w:t>
      </w:r>
      <w:r w:rsidRPr="00386DFE">
        <w:rPr>
          <w:rFonts w:ascii="Times New Roman" w:hAnsi="Times New Roman" w:cs="Times New Roman"/>
          <w:i/>
          <w:sz w:val="24"/>
          <w:szCs w:val="24"/>
        </w:rPr>
        <w:t>Child Development, 86</w:t>
      </w:r>
      <w:r w:rsidRPr="00386DFE">
        <w:rPr>
          <w:rFonts w:ascii="Times New Roman" w:hAnsi="Times New Roman" w:cs="Times New Roman"/>
          <w:sz w:val="24"/>
          <w:szCs w:val="24"/>
        </w:rPr>
        <w:t>(1), 94-111. doi: 10.1111/cdev.12288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Lionetti, F. (2014). What promotes secure attachment in early adoption? The protective roles of infants’ temperament and adoptive parents’ attachment. </w:t>
      </w:r>
      <w:r w:rsidRPr="00386DFE">
        <w:rPr>
          <w:rFonts w:ascii="Times New Roman" w:hAnsi="Times New Roman" w:cs="Times New Roman"/>
          <w:i/>
          <w:sz w:val="24"/>
          <w:szCs w:val="24"/>
        </w:rPr>
        <w:t>Attachment &amp; Human Development, 16</w:t>
      </w:r>
      <w:r w:rsidRPr="00386DFE">
        <w:rPr>
          <w:rFonts w:ascii="Times New Roman" w:hAnsi="Times New Roman" w:cs="Times New Roman"/>
          <w:sz w:val="24"/>
          <w:szCs w:val="24"/>
        </w:rPr>
        <w:t>(6), 573-589. doi: 10.1080/14616734.2014.959028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Lyons-Ruth, K., Yellin, C., Melnick, S., &amp; Atwood, G. (2005). Expanding the concept of unresolved mental states: Hostile/Helpless states of mind on the Adult Attachment Interview are associated with disrupted mother-infant communication and infant disorganization. </w:t>
      </w:r>
      <w:r w:rsidRPr="00386DFE">
        <w:rPr>
          <w:rFonts w:ascii="Times New Roman" w:hAnsi="Times New Roman" w:cs="Times New Roman"/>
          <w:i/>
          <w:sz w:val="24"/>
          <w:szCs w:val="24"/>
        </w:rPr>
        <w:t>Development and Psychopathology, 17</w:t>
      </w:r>
      <w:r w:rsidRPr="00386DFE">
        <w:rPr>
          <w:rFonts w:ascii="Times New Roman" w:hAnsi="Times New Roman" w:cs="Times New Roman"/>
          <w:sz w:val="24"/>
          <w:szCs w:val="24"/>
        </w:rPr>
        <w:t>(1), 1-23. doi: 10.1017/s0954579405050017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Meins, E., Meins, P., &amp; Fernyhough, C. (unpublished). Maternal attachment representations, infant–mother attachment, and maternal mind-mindedness. 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Moss, E., Dubois-Comtois, K., Cyr, C., Tarabulsy, G. M., St-Laurent, D., &amp; Bernier, A. (2011). Efficacy of a home-visiting intervention aimed at improving maternal sensitivity, child attachment, and behavioral outcomes for maltreated children: A randomized control trial. </w:t>
      </w:r>
      <w:r w:rsidRPr="00386DFE">
        <w:rPr>
          <w:rFonts w:ascii="Times New Roman" w:hAnsi="Times New Roman" w:cs="Times New Roman"/>
          <w:i/>
          <w:sz w:val="24"/>
          <w:szCs w:val="24"/>
        </w:rPr>
        <w:t>Development and Psychopathology, 23</w:t>
      </w:r>
      <w:r w:rsidRPr="00386DFE">
        <w:rPr>
          <w:rFonts w:ascii="Times New Roman" w:hAnsi="Times New Roman" w:cs="Times New Roman"/>
          <w:sz w:val="24"/>
          <w:szCs w:val="24"/>
        </w:rPr>
        <w:t>(1), 195-210. doi: 10.1017/s0954579410000738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Pace, C. S., &amp; Zavattini, G. C. (2011). 'Adoption and attachment theory' the attachment models of adoptive mothers and the revision of attachment patterns of their late-adopted children. </w:t>
      </w:r>
      <w:r w:rsidRPr="00386DFE">
        <w:rPr>
          <w:rFonts w:ascii="Times New Roman" w:hAnsi="Times New Roman" w:cs="Times New Roman"/>
          <w:i/>
          <w:sz w:val="24"/>
          <w:szCs w:val="24"/>
        </w:rPr>
        <w:t>Child Care Health and Development, 37</w:t>
      </w:r>
      <w:r w:rsidRPr="00386DFE">
        <w:rPr>
          <w:rFonts w:ascii="Times New Roman" w:hAnsi="Times New Roman" w:cs="Times New Roman"/>
          <w:sz w:val="24"/>
          <w:szCs w:val="24"/>
        </w:rPr>
        <w:t>(1), 82-88. doi: 10.1111/j.1365-2214.2010.01135.x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lastRenderedPageBreak/>
        <w:t xml:space="preserve">Pederson, D. R., Gleason, K. E., Moran, G., &amp; Bento, S. (1998). Maternal attachment representations, maternal sensitivity, and the infant-mother attachment relationship. </w:t>
      </w:r>
      <w:r w:rsidRPr="00386DFE">
        <w:rPr>
          <w:rFonts w:ascii="Times New Roman" w:hAnsi="Times New Roman" w:cs="Times New Roman"/>
          <w:i/>
          <w:sz w:val="24"/>
          <w:szCs w:val="24"/>
        </w:rPr>
        <w:t>Developmental Psychology, 34</w:t>
      </w:r>
      <w:r w:rsidRPr="00386DFE">
        <w:rPr>
          <w:rFonts w:ascii="Times New Roman" w:hAnsi="Times New Roman" w:cs="Times New Roman"/>
          <w:sz w:val="24"/>
          <w:szCs w:val="24"/>
        </w:rPr>
        <w:t>(5), 925-933. doi: 10.1037//0012-1649.34.5.925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Raby, K. L., Steele, R. D., Carlson, E. A., &amp; Sroufe, L. A. (2015). Continuities and changes in infant attachment patterns across two generations. </w:t>
      </w:r>
      <w:r w:rsidRPr="00386DFE">
        <w:rPr>
          <w:rFonts w:ascii="Times New Roman" w:hAnsi="Times New Roman" w:cs="Times New Roman"/>
          <w:i/>
          <w:sz w:val="24"/>
          <w:szCs w:val="24"/>
        </w:rPr>
        <w:t>Attachment &amp; Human Development, 17</w:t>
      </w:r>
      <w:r w:rsidRPr="00386DFE">
        <w:rPr>
          <w:rFonts w:ascii="Times New Roman" w:hAnsi="Times New Roman" w:cs="Times New Roman"/>
          <w:sz w:val="24"/>
          <w:szCs w:val="24"/>
        </w:rPr>
        <w:t>(4), 414-428. doi: 10.1080/14616734.2015.1067824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Riva Crugnola, C., Albizzati, A., Caprin, C., Di Filippo, L., &amp; Sagliaschi, S. (2004). Modelli di attaccamento, stili di interazione e responsività nello sviluppo della relazione tra madre e bambino: Elementi di adeguatezza e di rischio [Attachment patterns, interaction styles, and responsiveness in the development of the child-mother relationship: Elements of adequacy and risk]. </w:t>
      </w:r>
      <w:r w:rsidRPr="00386DFE">
        <w:rPr>
          <w:rFonts w:ascii="Times New Roman" w:hAnsi="Times New Roman" w:cs="Times New Roman"/>
          <w:i/>
          <w:sz w:val="24"/>
          <w:szCs w:val="24"/>
        </w:rPr>
        <w:t>Età Evolutiva, 78</w:t>
      </w:r>
      <w:r w:rsidRPr="00386DFE">
        <w:rPr>
          <w:rFonts w:ascii="Times New Roman" w:hAnsi="Times New Roman" w:cs="Times New Roman"/>
          <w:sz w:val="24"/>
          <w:szCs w:val="24"/>
        </w:rPr>
        <w:t xml:space="preserve">, 66-76. 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Sagi, A., Van IJzendoorn, M. H., Scharf, M., Joels, T., Koren-Karie, N., Mayseless, O., &amp; Aviezer, O. (1997). Ecological constraints for intergenerational transmission of attachment. </w:t>
      </w:r>
      <w:r w:rsidRPr="00386DFE">
        <w:rPr>
          <w:rFonts w:ascii="Times New Roman" w:hAnsi="Times New Roman" w:cs="Times New Roman"/>
          <w:i/>
          <w:sz w:val="24"/>
          <w:szCs w:val="24"/>
        </w:rPr>
        <w:t>International Journal of Behavioral Development, 20</w:t>
      </w:r>
      <w:r w:rsidRPr="00386DFE">
        <w:rPr>
          <w:rFonts w:ascii="Times New Roman" w:hAnsi="Times New Roman" w:cs="Times New Roman"/>
          <w:sz w:val="24"/>
          <w:szCs w:val="24"/>
        </w:rPr>
        <w:t xml:space="preserve">(2), 287-299. 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Schuengel, C., Bakermans-Kranenburg, M. J., &amp; van IJzendoorn, M. H. (1999). Frightening maternal behavior linking unresolved loss and disorganized infant attachment. </w:t>
      </w:r>
      <w:r w:rsidRPr="00386DFE">
        <w:rPr>
          <w:rFonts w:ascii="Times New Roman" w:hAnsi="Times New Roman" w:cs="Times New Roman"/>
          <w:i/>
          <w:sz w:val="24"/>
          <w:szCs w:val="24"/>
        </w:rPr>
        <w:t>Journal of Consulting and Clinical Psychology, 67</w:t>
      </w:r>
      <w:r w:rsidRPr="00386DFE">
        <w:rPr>
          <w:rFonts w:ascii="Times New Roman" w:hAnsi="Times New Roman" w:cs="Times New Roman"/>
          <w:sz w:val="24"/>
          <w:szCs w:val="24"/>
        </w:rPr>
        <w:t>(1), 54-63. doi: 10.1037//0022-006x.67.1.54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Sherman, L. J. (2009). </w:t>
      </w:r>
      <w:r w:rsidRPr="00386DFE">
        <w:rPr>
          <w:rFonts w:ascii="Times New Roman" w:hAnsi="Times New Roman" w:cs="Times New Roman"/>
          <w:i/>
          <w:sz w:val="24"/>
          <w:szCs w:val="24"/>
        </w:rPr>
        <w:t>Bridging the attachment transmission gap with maternal mind-mindedness and infant temperament.</w:t>
      </w:r>
      <w:r w:rsidRPr="00386DFE">
        <w:rPr>
          <w:rFonts w:ascii="Times New Roman" w:hAnsi="Times New Roman" w:cs="Times New Roman"/>
          <w:sz w:val="24"/>
          <w:szCs w:val="24"/>
        </w:rPr>
        <w:t xml:space="preserve"> (1469466 M.S.), University of Maryland, College Park, MD. Retrieved from </w:t>
      </w:r>
      <w:hyperlink r:id="rId6" w:history="1">
        <w:r w:rsidRPr="00386DFE">
          <w:rPr>
            <w:rStyle w:val="Hyperlink"/>
            <w:rFonts w:ascii="Times New Roman" w:hAnsi="Times New Roman" w:cs="Times New Roman"/>
            <w:sz w:val="24"/>
            <w:szCs w:val="24"/>
          </w:rPr>
          <w:t>http://search.proquest.com/docview/304923305?accountid=10978</w:t>
        </w:r>
      </w:hyperlink>
      <w:r w:rsidRPr="00386DFE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Smith-Nielsen, J., Steele, H., Mehlhase, H., Cordes, K., Steele, M., Harder, S., &amp; Vaever, M. S. (2015). Links among high EPDS scores, state of mind regarding attachment, and symptoms of personality disorder. </w:t>
      </w:r>
      <w:r w:rsidRPr="00386DFE">
        <w:rPr>
          <w:rFonts w:ascii="Times New Roman" w:hAnsi="Times New Roman" w:cs="Times New Roman"/>
          <w:i/>
          <w:sz w:val="24"/>
          <w:szCs w:val="24"/>
        </w:rPr>
        <w:t>Journal of Personality Disorders, 29</w:t>
      </w:r>
      <w:r w:rsidRPr="00386DFE">
        <w:rPr>
          <w:rFonts w:ascii="Times New Roman" w:hAnsi="Times New Roman" w:cs="Times New Roman"/>
          <w:sz w:val="24"/>
          <w:szCs w:val="24"/>
        </w:rPr>
        <w:t xml:space="preserve">(6), 771-793. 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lastRenderedPageBreak/>
        <w:t xml:space="preserve">Solomon, J., &amp; George, C. (2011). Disorganization of maternal caregiving across two generations: The origins of caregiving helplessness. In J. Solomon &amp; C. George (Eds.), </w:t>
      </w:r>
      <w:r w:rsidRPr="00386DFE">
        <w:rPr>
          <w:rFonts w:ascii="Times New Roman" w:hAnsi="Times New Roman" w:cs="Times New Roman"/>
          <w:i/>
          <w:sz w:val="24"/>
          <w:szCs w:val="24"/>
        </w:rPr>
        <w:t>Disorganized attachment and caregiving</w:t>
      </w:r>
      <w:r w:rsidRPr="00386DFE">
        <w:rPr>
          <w:rFonts w:ascii="Times New Roman" w:hAnsi="Times New Roman" w:cs="Times New Roman"/>
          <w:sz w:val="24"/>
          <w:szCs w:val="24"/>
        </w:rPr>
        <w:t>. New York, NY: Guilford Press.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Tarabulsy, G. M., Bernier, A., Provost, M. A., Maranda, J., Larose, S., Moss, E., . . . Tessier, R. (2005). Another look inside the gap: Ecological contributions to the transmission of attachment in a sample of adolescent mother-infant dyads. </w:t>
      </w:r>
      <w:r w:rsidRPr="00386DFE">
        <w:rPr>
          <w:rFonts w:ascii="Times New Roman" w:hAnsi="Times New Roman" w:cs="Times New Roman"/>
          <w:i/>
          <w:sz w:val="24"/>
          <w:szCs w:val="24"/>
        </w:rPr>
        <w:t>Developmental Psychology, 41</w:t>
      </w:r>
      <w:r w:rsidRPr="00386DFE">
        <w:rPr>
          <w:rFonts w:ascii="Times New Roman" w:hAnsi="Times New Roman" w:cs="Times New Roman"/>
          <w:sz w:val="24"/>
          <w:szCs w:val="24"/>
        </w:rPr>
        <w:t xml:space="preserve">(1), 212-224. 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van Londen-Barentsen, W.M. (2002). </w:t>
      </w:r>
      <w:r w:rsidRPr="00386DFE">
        <w:rPr>
          <w:rFonts w:ascii="Times New Roman" w:hAnsi="Times New Roman" w:cs="Times New Roman"/>
          <w:i/>
          <w:sz w:val="24"/>
          <w:szCs w:val="24"/>
        </w:rPr>
        <w:t>Gehechtheid in adoptiegezinnen: intergenerationele overdracht en gedesorganiseerde gehechtheid [Attachment in adoptive families: Intergenerational transmission and disorganized attachment].</w:t>
      </w:r>
      <w:r w:rsidRPr="00386DFE">
        <w:rPr>
          <w:rFonts w:ascii="Times New Roman" w:hAnsi="Times New Roman" w:cs="Times New Roman"/>
          <w:sz w:val="24"/>
          <w:szCs w:val="24"/>
        </w:rPr>
        <w:t xml:space="preserve"> (Unpublished PhD dissertation).   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Verhage, M. L. (2013). </w:t>
      </w:r>
      <w:r w:rsidRPr="00386DFE">
        <w:rPr>
          <w:rFonts w:ascii="Times New Roman" w:hAnsi="Times New Roman" w:cs="Times New Roman"/>
          <w:i/>
          <w:sz w:val="24"/>
          <w:szCs w:val="24"/>
        </w:rPr>
        <w:t>From expecting to experiencing: The role of parenting self-efficacy in the transition to parenthood.</w:t>
      </w:r>
      <w:r w:rsidRPr="00386DFE">
        <w:rPr>
          <w:rFonts w:ascii="Times New Roman" w:hAnsi="Times New Roman" w:cs="Times New Roman"/>
          <w:sz w:val="24"/>
          <w:szCs w:val="24"/>
        </w:rPr>
        <w:t xml:space="preserve"> (Unpublished PhD dissertation).   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Ward, M. J., &amp; Carlson, E. A. (1995). Associations among adult attachment representations, maternal sensitivity, and infant-mother attachment in a sample of adolescent mothers. </w:t>
      </w:r>
      <w:r w:rsidRPr="00386DFE">
        <w:rPr>
          <w:rFonts w:ascii="Times New Roman" w:hAnsi="Times New Roman" w:cs="Times New Roman"/>
          <w:i/>
          <w:sz w:val="24"/>
          <w:szCs w:val="24"/>
        </w:rPr>
        <w:t>Child Development, 66</w:t>
      </w:r>
      <w:r w:rsidRPr="00386DFE">
        <w:rPr>
          <w:rFonts w:ascii="Times New Roman" w:hAnsi="Times New Roman" w:cs="Times New Roman"/>
          <w:sz w:val="24"/>
          <w:szCs w:val="24"/>
        </w:rPr>
        <w:t xml:space="preserve">(1), 69-79. </w:t>
      </w:r>
    </w:p>
    <w:p w:rsidR="00913E26" w:rsidRPr="00386DFE" w:rsidRDefault="00913E26" w:rsidP="00107183">
      <w:pPr>
        <w:pStyle w:val="EndNoteBibliography"/>
        <w:spacing w:after="0"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t xml:space="preserve">Wong, M. S., Mangelsdorf, S. C., Brown, G. L., Shigeto, A., Neff, C., Schoppe-Sullivan, S. J., &amp; Perkins, A. (2009, April). </w:t>
      </w:r>
      <w:r w:rsidRPr="00386DFE">
        <w:rPr>
          <w:rFonts w:ascii="Times New Roman" w:hAnsi="Times New Roman" w:cs="Times New Roman"/>
          <w:i/>
          <w:sz w:val="24"/>
          <w:szCs w:val="24"/>
        </w:rPr>
        <w:t>Adult and infant attachment as predictors of triadic family interactions.</w:t>
      </w:r>
      <w:r w:rsidRPr="00386DFE">
        <w:rPr>
          <w:rFonts w:ascii="Times New Roman" w:hAnsi="Times New Roman" w:cs="Times New Roman"/>
          <w:sz w:val="24"/>
          <w:szCs w:val="24"/>
        </w:rPr>
        <w:t xml:space="preserve"> Paper presented at the Biennial Meeting of the Society for Research in Child Development, Denver, USA.</w:t>
      </w:r>
    </w:p>
    <w:p w:rsidR="00121738" w:rsidRPr="00386DFE" w:rsidRDefault="00913E26" w:rsidP="00107183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386DFE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21738" w:rsidRPr="00386DF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5xwxwxz1sdtz3eftpppe50irzxapvxft20w&quot;&gt;Mediation and transmission meta-analysis&lt;record-ids&gt;&lt;item&gt;16&lt;/item&gt;&lt;item&gt;46&lt;/item&gt;&lt;item&gt;48&lt;/item&gt;&lt;item&gt;50&lt;/item&gt;&lt;item&gt;57&lt;/item&gt;&lt;item&gt;58&lt;/item&gt;&lt;item&gt;59&lt;/item&gt;&lt;item&gt;60&lt;/item&gt;&lt;item&gt;64&lt;/item&gt;&lt;item&gt;78&lt;/item&gt;&lt;item&gt;85&lt;/item&gt;&lt;item&gt;86&lt;/item&gt;&lt;item&gt;102&lt;/item&gt;&lt;item&gt;108&lt;/item&gt;&lt;item&gt;110&lt;/item&gt;&lt;item&gt;122&lt;/item&gt;&lt;item&gt;130&lt;/item&gt;&lt;item&gt;134&lt;/item&gt;&lt;item&gt;138&lt;/item&gt;&lt;item&gt;148&lt;/item&gt;&lt;item&gt;152&lt;/item&gt;&lt;item&gt;158&lt;/item&gt;&lt;item&gt;203&lt;/item&gt;&lt;item&gt;211&lt;/item&gt;&lt;item&gt;255&lt;/item&gt;&lt;item&gt;262&lt;/item&gt;&lt;item&gt;263&lt;/item&gt;&lt;item&gt;276&lt;/item&gt;&lt;item&gt;294&lt;/item&gt;&lt;item&gt;295&lt;/item&gt;&lt;item&gt;320&lt;/item&gt;&lt;item&gt;321&lt;/item&gt;&lt;item&gt;326&lt;/item&gt;&lt;/record-ids&gt;&lt;/item&gt;&lt;/Libraries&gt;"/>
  </w:docVars>
  <w:rsids>
    <w:rsidRoot w:val="005F687D"/>
    <w:rsid w:val="00107183"/>
    <w:rsid w:val="00121738"/>
    <w:rsid w:val="00262332"/>
    <w:rsid w:val="00386DFE"/>
    <w:rsid w:val="004416D2"/>
    <w:rsid w:val="0051000C"/>
    <w:rsid w:val="005F687D"/>
    <w:rsid w:val="00641507"/>
    <w:rsid w:val="00913E26"/>
    <w:rsid w:val="009F3484"/>
    <w:rsid w:val="00B1060F"/>
    <w:rsid w:val="00C011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0F85D012-DB92-4A67-8C01-010B92196B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1060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913E2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13E2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13E26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13E26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913E26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search.proquest.com/docview/304923305?accountid=10978" TargetMode="External"/><Relationship Id="rId5" Type="http://schemas.openxmlformats.org/officeDocument/2006/relationships/hyperlink" Target="http://search.proquest.com/docview/304955719?accountid=10978" TargetMode="External"/><Relationship Id="rId4" Type="http://schemas.openxmlformats.org/officeDocument/2006/relationships/hyperlink" Target="http://search.proquest.com/docview/1436170044?accountid=1097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7947</Words>
  <Characters>45298</Characters>
  <Application>Microsoft Office Word</Application>
  <DocSecurity>0</DocSecurity>
  <Lines>377</Lines>
  <Paragraphs>1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rije Universiteit Amsterdam</Company>
  <LinksUpToDate>false</LinksUpToDate>
  <CharactersWithSpaces>5313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sco Fearon</dc:creator>
  <cp:lastModifiedBy>Lee Raby</cp:lastModifiedBy>
  <cp:revision>3</cp:revision>
  <dcterms:created xsi:type="dcterms:W3CDTF">2018-07-07T01:34:00Z</dcterms:created>
  <dcterms:modified xsi:type="dcterms:W3CDTF">2018-07-07T01:43:00Z</dcterms:modified>
</cp:coreProperties>
</file>